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47A857" w14:textId="77777777" w:rsidR="00FE5ED4" w:rsidRDefault="00FE5ED4" w:rsidP="0012502F">
      <w:pPr>
        <w:spacing w:after="20" w:line="276" w:lineRule="auto"/>
        <w:ind w:left="346" w:hanging="346"/>
        <w:jc w:val="center"/>
        <w:rPr>
          <w:rFonts w:ascii="Corbel" w:hAnsi="Corbel"/>
          <w:b/>
          <w:color w:val="2F5496" w:themeColor="accent1" w:themeShade="BF"/>
          <w:sz w:val="23"/>
          <w:szCs w:val="23"/>
        </w:rPr>
      </w:pPr>
      <w:r>
        <w:rPr>
          <w:rFonts w:ascii="Corbel" w:hAnsi="Corbel"/>
          <w:b/>
          <w:color w:val="2F5496" w:themeColor="accent1" w:themeShade="BF"/>
          <w:sz w:val="23"/>
          <w:szCs w:val="23"/>
        </w:rPr>
        <w:t>Supplement</w:t>
      </w:r>
    </w:p>
    <w:p w14:paraId="682A0D8F" w14:textId="184D1A4E" w:rsidR="0012502F" w:rsidRDefault="0012502F" w:rsidP="0012502F">
      <w:pPr>
        <w:spacing w:after="20" w:line="276" w:lineRule="auto"/>
        <w:ind w:left="346" w:hanging="346"/>
        <w:jc w:val="center"/>
        <w:rPr>
          <w:rFonts w:ascii="Corbel" w:hAnsi="Corbel"/>
          <w:b/>
          <w:color w:val="2F5496" w:themeColor="accent1" w:themeShade="BF"/>
          <w:sz w:val="23"/>
          <w:szCs w:val="23"/>
        </w:rPr>
      </w:pPr>
      <w:r w:rsidRPr="0078510C">
        <w:rPr>
          <w:rFonts w:ascii="Corbel" w:hAnsi="Corbel"/>
          <w:b/>
          <w:color w:val="2F5496" w:themeColor="accent1" w:themeShade="BF"/>
          <w:sz w:val="23"/>
          <w:szCs w:val="23"/>
        </w:rPr>
        <w:t>Sepsis subclasses: a fr</w:t>
      </w:r>
      <w:r>
        <w:rPr>
          <w:rFonts w:ascii="Corbel" w:hAnsi="Corbel"/>
          <w:b/>
          <w:color w:val="2F5496" w:themeColor="accent1" w:themeShade="BF"/>
          <w:sz w:val="23"/>
          <w:szCs w:val="23"/>
        </w:rPr>
        <w:t xml:space="preserve">amework for </w:t>
      </w:r>
      <w:r w:rsidRPr="0078510C">
        <w:rPr>
          <w:rFonts w:ascii="Corbel" w:hAnsi="Corbel"/>
          <w:b/>
          <w:color w:val="2F5496" w:themeColor="accent1" w:themeShade="BF"/>
          <w:sz w:val="23"/>
          <w:szCs w:val="23"/>
        </w:rPr>
        <w:t>development</w:t>
      </w:r>
    </w:p>
    <w:p w14:paraId="30571E03" w14:textId="77777777" w:rsidR="0012502F" w:rsidRPr="00D82A82" w:rsidRDefault="0012502F" w:rsidP="0012502F">
      <w:pPr>
        <w:spacing w:after="20" w:line="276" w:lineRule="auto"/>
        <w:ind w:left="346" w:hanging="346"/>
        <w:jc w:val="center"/>
        <w:rPr>
          <w:rFonts w:ascii="Corbel" w:hAnsi="Corbel"/>
          <w:b/>
          <w:color w:val="2F5496" w:themeColor="accent1" w:themeShade="BF"/>
          <w:sz w:val="23"/>
          <w:szCs w:val="23"/>
        </w:rPr>
      </w:pPr>
      <w:r>
        <w:rPr>
          <w:rFonts w:ascii="Corbel" w:hAnsi="Corbel"/>
          <w:b/>
          <w:color w:val="2F5496" w:themeColor="accent1" w:themeShade="BF"/>
          <w:sz w:val="23"/>
          <w:szCs w:val="23"/>
        </w:rPr>
        <w:t xml:space="preserve">and </w:t>
      </w:r>
      <w:r w:rsidRPr="0078510C">
        <w:rPr>
          <w:rFonts w:ascii="Corbel" w:hAnsi="Corbel"/>
          <w:b/>
          <w:color w:val="2F5496" w:themeColor="accent1" w:themeShade="BF"/>
          <w:sz w:val="23"/>
          <w:szCs w:val="23"/>
        </w:rPr>
        <w:t>int</w:t>
      </w:r>
      <w:r>
        <w:rPr>
          <w:rFonts w:ascii="Corbel" w:hAnsi="Corbel"/>
          <w:b/>
          <w:color w:val="2F5496" w:themeColor="accent1" w:themeShade="BF"/>
          <w:sz w:val="23"/>
          <w:szCs w:val="23"/>
        </w:rPr>
        <w:t xml:space="preserve">erpretation </w:t>
      </w:r>
    </w:p>
    <w:p w14:paraId="1927249F" w14:textId="77777777" w:rsidR="0012502F" w:rsidRDefault="0012502F" w:rsidP="0012502F">
      <w:pPr>
        <w:rPr>
          <w:rFonts w:ascii="Corbel" w:hAnsi="Corbel"/>
          <w:sz w:val="23"/>
          <w:szCs w:val="23"/>
        </w:rPr>
      </w:pPr>
    </w:p>
    <w:p w14:paraId="2D3F1C03" w14:textId="769ED67A" w:rsidR="0003636F" w:rsidRPr="00D4569A" w:rsidRDefault="0003636F" w:rsidP="00D4569A">
      <w:pPr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</w:pP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Kimberley DeMerle</w:t>
      </w:r>
      <w:r w:rsidR="00D4569A"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Derek C. Angus</w:t>
      </w:r>
      <w:r w:rsid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, MPH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 , </w:t>
      </w:r>
      <w:r w:rsidRPr="00D4569A">
        <w:rPr>
          <w:rFonts w:ascii="Corbel" w:hAnsi="Corbel" w:cs="Segoe UI"/>
          <w:color w:val="201F1E"/>
          <w:sz w:val="23"/>
          <w:szCs w:val="23"/>
          <w:shd w:val="clear" w:color="auto" w:fill="FFFFFF"/>
        </w:rPr>
        <w:t>J. Kenneth Baillie</w:t>
      </w:r>
      <w:r w:rsidR="00D4569A">
        <w:rPr>
          <w:rFonts w:ascii="Corbel" w:hAnsi="Corbel" w:cs="Segoe UI"/>
          <w:color w:val="201F1E"/>
          <w:sz w:val="23"/>
          <w:szCs w:val="23"/>
          <w:shd w:val="clear" w:color="auto" w:fill="FFFFFF"/>
        </w:rPr>
        <w:t xml:space="preserve"> MD, Ph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2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Emily Brant</w:t>
      </w:r>
      <w:r w:rsid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Carolyn S. Calfee</w:t>
      </w:r>
      <w:r w:rsid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, MAS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3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Jo</w:t>
      </w:r>
      <w:r w:rsid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s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e</w:t>
      </w:r>
      <w:r w:rsid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ph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Carcillo</w:t>
      </w:r>
      <w:r w:rsid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4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, </w:t>
      </w:r>
      <w:r w:rsidR="00D4569A"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Chung-Chou H. 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Chang</w:t>
      </w:r>
      <w:r w:rsid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Ph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,5,6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Robert Dickson</w:t>
      </w:r>
      <w:r w:rsid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7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Idris Evans</w:t>
      </w:r>
      <w:r w:rsid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, MSc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Anthony C. Gordon</w:t>
      </w:r>
      <w:r w:rsid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8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Jason Kennedy</w:t>
      </w:r>
      <w:r w:rsid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S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Julian C. Knight</w:t>
      </w:r>
      <w:r w:rsidR="00503042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9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Christopher J. Lindsell</w:t>
      </w:r>
      <w:r w:rsidR="00A164AB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Ph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0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Vincent Liu</w:t>
      </w:r>
      <w:r w:rsidR="00A164AB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 MS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1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John C. Marshal</w:t>
      </w:r>
      <w:r w:rsidR="00A164AB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l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2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Adrienne G. Randolph</w:t>
      </w:r>
      <w:r w:rsidR="001F4630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, MSc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3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Brendon P. Scicluna</w:t>
      </w:r>
      <w:r w:rsidR="001F4630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Ph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4,15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Manu Shankar-Hari</w:t>
      </w:r>
      <w:r w:rsidR="001F4630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, MSc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6,17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Nathan I. Shapiro</w:t>
      </w:r>
      <w:r w:rsidR="00503042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8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Timothy E. Sweeney</w:t>
      </w:r>
      <w:r w:rsidR="00503042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, Ph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9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Victor B. Talis</w:t>
      </w:r>
      <w:r w:rsidR="00503042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Ph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,6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Benjamin Tang</w:t>
      </w:r>
      <w:r w:rsidR="00503042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, Ph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20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B. Taylor Thompson</w:t>
      </w:r>
      <w:r w:rsidR="00503042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21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Ephraim L. Tsalik</w:t>
      </w:r>
      <w:r w:rsidR="001F4630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, Ph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22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Tom van der Poll</w:t>
      </w:r>
      <w:r w:rsidR="00503042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, Ph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4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Lonneke A. van Vught</w:t>
      </w:r>
      <w:r w:rsidR="001F4630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, Ph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4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Hector R. Wong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23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Sachin Yende</w:t>
      </w:r>
      <w:r w:rsidR="00503042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, MS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Huiying Zhao</w:t>
      </w:r>
      <w:r w:rsidR="00A164AB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24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>, and Christopher W. Seymour</w:t>
      </w:r>
      <w:r w:rsidR="001F4630">
        <w:rPr>
          <w:rFonts w:ascii="Corbel" w:hAnsi="Corbel" w:cs="Segoe UI"/>
          <w:color w:val="000000"/>
          <w:sz w:val="23"/>
          <w:szCs w:val="23"/>
          <w:bdr w:val="none" w:sz="0" w:space="0" w:color="auto" w:frame="1"/>
        </w:rPr>
        <w:t xml:space="preserve"> MD, MSc</w:t>
      </w:r>
      <w:r w:rsidRPr="00D4569A">
        <w:rPr>
          <w:rFonts w:ascii="Corbel" w:hAnsi="Corbel" w:cs="Segoe UI"/>
          <w:color w:val="000000"/>
          <w:sz w:val="23"/>
          <w:szCs w:val="23"/>
          <w:bdr w:val="none" w:sz="0" w:space="0" w:color="auto" w:frame="1"/>
          <w:vertAlign w:val="superscript"/>
        </w:rPr>
        <w:t>1</w:t>
      </w:r>
    </w:p>
    <w:p w14:paraId="3E65C3DF" w14:textId="61182597" w:rsidR="00FE5ED4" w:rsidRDefault="00FE5ED4" w:rsidP="0012502F">
      <w:pPr>
        <w:pStyle w:val="xmsonormal"/>
        <w:shd w:val="clear" w:color="auto" w:fill="FFFFFF"/>
        <w:spacing w:before="0" w:after="0"/>
        <w:rPr>
          <w:rFonts w:ascii="Corbel" w:hAnsi="Corbel" w:cs="Segoe UI"/>
          <w:color w:val="000000"/>
          <w:sz w:val="23"/>
          <w:szCs w:val="23"/>
        </w:rPr>
      </w:pPr>
    </w:p>
    <w:p w14:paraId="7666FB0D" w14:textId="1BC957C1" w:rsidR="00FE5ED4" w:rsidRDefault="00FE5ED4" w:rsidP="0012502F">
      <w:pPr>
        <w:pStyle w:val="xmsonormal"/>
        <w:shd w:val="clear" w:color="auto" w:fill="FFFFFF"/>
        <w:spacing w:before="0" w:after="0"/>
        <w:rPr>
          <w:rFonts w:ascii="Corbel" w:hAnsi="Corbel" w:cs="Segoe UI"/>
          <w:color w:val="000000"/>
          <w:sz w:val="23"/>
          <w:szCs w:val="23"/>
        </w:rPr>
      </w:pPr>
      <w:r>
        <w:rPr>
          <w:rFonts w:ascii="Corbel" w:hAnsi="Corbel" w:cs="Segoe UI"/>
          <w:color w:val="000000"/>
          <w:sz w:val="23"/>
          <w:szCs w:val="23"/>
        </w:rPr>
        <w:t xml:space="preserve">eTable 1.  </w:t>
      </w:r>
      <w:r w:rsidRPr="00FE5ED4">
        <w:rPr>
          <w:rFonts w:ascii="Corbel" w:hAnsi="Corbel" w:cs="Segoe UI"/>
          <w:color w:val="000000"/>
          <w:sz w:val="23"/>
          <w:szCs w:val="23"/>
        </w:rPr>
        <w:t>Proposed sepsis subclasses</w:t>
      </w:r>
      <w:r>
        <w:rPr>
          <w:rFonts w:ascii="Corbel" w:hAnsi="Corbel" w:cs="Segoe UI"/>
          <w:color w:val="000000"/>
          <w:sz w:val="23"/>
          <w:szCs w:val="23"/>
        </w:rPr>
        <w:t>…………………………………………………………………………..2</w:t>
      </w:r>
    </w:p>
    <w:p w14:paraId="16384AC7" w14:textId="1F988743" w:rsidR="00FE5ED4" w:rsidRPr="00D90729" w:rsidRDefault="00FE5ED4" w:rsidP="0012502F">
      <w:pPr>
        <w:pStyle w:val="xmsonormal"/>
        <w:shd w:val="clear" w:color="auto" w:fill="FFFFFF"/>
        <w:spacing w:before="0" w:after="0"/>
        <w:rPr>
          <w:rFonts w:ascii="Corbel" w:hAnsi="Corbel" w:cs="Segoe UI"/>
          <w:color w:val="000000"/>
          <w:sz w:val="23"/>
          <w:szCs w:val="23"/>
        </w:rPr>
      </w:pPr>
      <w:r>
        <w:rPr>
          <w:rFonts w:ascii="Corbel" w:hAnsi="Corbel" w:cs="Segoe UI"/>
          <w:color w:val="000000"/>
          <w:sz w:val="23"/>
          <w:szCs w:val="23"/>
        </w:rPr>
        <w:t>Supplement references……………………………………………………………………………………………..9</w:t>
      </w:r>
    </w:p>
    <w:p w14:paraId="7784F835" w14:textId="77777777" w:rsidR="0012502F" w:rsidRDefault="0012502F">
      <w:pPr>
        <w:rPr>
          <w:rFonts w:ascii="Corbel" w:hAnsi="Corbel"/>
          <w:b/>
          <w:color w:val="2F5496" w:themeColor="accent1" w:themeShade="BF"/>
          <w:sz w:val="27"/>
          <w:szCs w:val="27"/>
        </w:rPr>
      </w:pPr>
    </w:p>
    <w:p w14:paraId="172CC8C5" w14:textId="77777777" w:rsidR="0012502F" w:rsidRDefault="0012502F">
      <w:pPr>
        <w:rPr>
          <w:rFonts w:ascii="Corbel" w:hAnsi="Corbel"/>
          <w:b/>
          <w:color w:val="2F5496" w:themeColor="accent1" w:themeShade="BF"/>
          <w:sz w:val="27"/>
          <w:szCs w:val="27"/>
        </w:rPr>
      </w:pPr>
    </w:p>
    <w:p w14:paraId="6B6D0508" w14:textId="433303FD" w:rsidR="0012502F" w:rsidRDefault="0012502F">
      <w:pPr>
        <w:rPr>
          <w:rFonts w:ascii="Corbel" w:hAnsi="Corbel"/>
          <w:b/>
          <w:color w:val="2F5496" w:themeColor="accent1" w:themeShade="BF"/>
          <w:sz w:val="27"/>
          <w:szCs w:val="27"/>
        </w:rPr>
        <w:sectPr w:rsidR="0012502F" w:rsidSect="0012502F">
          <w:footerReference w:type="even" r:id="rId6"/>
          <w:footerReference w:type="default" r:id="rId7"/>
          <w:pgSz w:w="12240" w:h="15840"/>
          <w:pgMar w:top="1440" w:right="1080" w:bottom="1440" w:left="1080" w:header="720" w:footer="720" w:gutter="0"/>
          <w:cols w:space="720"/>
          <w:docGrid w:linePitch="360"/>
        </w:sectPr>
      </w:pPr>
    </w:p>
    <w:p w14:paraId="69473D91" w14:textId="5DE9BFB9" w:rsidR="00442B81" w:rsidRDefault="00442B81">
      <w:pPr>
        <w:rPr>
          <w:rFonts w:ascii="Corbel" w:hAnsi="Corbel"/>
          <w:b/>
          <w:color w:val="2F5496" w:themeColor="accent1" w:themeShade="BF"/>
          <w:sz w:val="27"/>
          <w:szCs w:val="27"/>
        </w:rPr>
      </w:pPr>
    </w:p>
    <w:p w14:paraId="64554FA3" w14:textId="5632788B" w:rsidR="00442B81" w:rsidRPr="0041624B" w:rsidRDefault="00442B81" w:rsidP="00442B81">
      <w:pPr>
        <w:spacing w:after="20" w:line="480" w:lineRule="auto"/>
        <w:rPr>
          <w:rFonts w:ascii="Corbel" w:hAnsi="Corbel"/>
          <w:b/>
          <w:sz w:val="27"/>
          <w:szCs w:val="27"/>
        </w:rPr>
      </w:pPr>
      <w:r w:rsidRPr="0041624B">
        <w:rPr>
          <w:rFonts w:ascii="Corbel" w:hAnsi="Corbel"/>
          <w:b/>
          <w:color w:val="2F5496" w:themeColor="accent1" w:themeShade="BF"/>
          <w:sz w:val="27"/>
          <w:szCs w:val="27"/>
        </w:rPr>
        <w:t xml:space="preserve">eTable 1. </w:t>
      </w:r>
      <w:r w:rsidRPr="00297187">
        <w:rPr>
          <w:rFonts w:ascii="Corbel" w:hAnsi="Corbel"/>
          <w:sz w:val="27"/>
          <w:szCs w:val="27"/>
        </w:rPr>
        <w:t xml:space="preserve">Proposed sepsis subclasses </w:t>
      </w:r>
    </w:p>
    <w:tbl>
      <w:tblPr>
        <w:tblpPr w:leftFromText="180" w:rightFromText="180" w:vertAnchor="text" w:tblpY="1"/>
        <w:tblOverlap w:val="never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25"/>
        <w:gridCol w:w="1620"/>
        <w:gridCol w:w="630"/>
        <w:gridCol w:w="990"/>
        <w:gridCol w:w="1170"/>
        <w:gridCol w:w="1440"/>
        <w:gridCol w:w="1080"/>
        <w:gridCol w:w="1080"/>
        <w:gridCol w:w="1170"/>
        <w:gridCol w:w="540"/>
        <w:gridCol w:w="1080"/>
        <w:gridCol w:w="1350"/>
        <w:gridCol w:w="1615"/>
      </w:tblGrid>
      <w:tr w:rsidR="00FE5ED4" w:rsidRPr="0038509F" w14:paraId="70F82B3E" w14:textId="77777777" w:rsidTr="00FE5ED4">
        <w:trPr>
          <w:trHeight w:val="900"/>
        </w:trPr>
        <w:tc>
          <w:tcPr>
            <w:tcW w:w="625" w:type="dxa"/>
            <w:shd w:val="clear" w:color="auto" w:fill="A6A6A6" w:themeFill="background1" w:themeFillShade="A6"/>
            <w:vAlign w:val="center"/>
            <w:hideMark/>
          </w:tcPr>
          <w:p w14:paraId="37DD078B" w14:textId="77777777" w:rsidR="00442B81" w:rsidRPr="0038509F" w:rsidRDefault="00442B81" w:rsidP="00442B81">
            <w:pPr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ID</w:t>
            </w:r>
          </w:p>
        </w:tc>
        <w:tc>
          <w:tcPr>
            <w:tcW w:w="1620" w:type="dxa"/>
            <w:shd w:val="clear" w:color="auto" w:fill="A6A6A6" w:themeFill="background1" w:themeFillShade="A6"/>
            <w:vAlign w:val="center"/>
            <w:hideMark/>
          </w:tcPr>
          <w:p w14:paraId="3577257B" w14:textId="77777777" w:rsidR="00442B81" w:rsidRPr="0038509F" w:rsidRDefault="00442B81" w:rsidP="00442B81">
            <w:pPr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Author</w:t>
            </w:r>
          </w:p>
        </w:tc>
        <w:tc>
          <w:tcPr>
            <w:tcW w:w="630" w:type="dxa"/>
            <w:shd w:val="clear" w:color="auto" w:fill="A6A6A6" w:themeFill="background1" w:themeFillShade="A6"/>
            <w:vAlign w:val="center"/>
            <w:hideMark/>
          </w:tcPr>
          <w:p w14:paraId="36E5AC30" w14:textId="77777777" w:rsidR="00442B81" w:rsidRPr="0038509F" w:rsidRDefault="00442B81" w:rsidP="00442B81">
            <w:pPr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Year</w:t>
            </w:r>
          </w:p>
        </w:tc>
        <w:tc>
          <w:tcPr>
            <w:tcW w:w="990" w:type="dxa"/>
            <w:shd w:val="clear" w:color="auto" w:fill="A6A6A6" w:themeFill="background1" w:themeFillShade="A6"/>
            <w:vAlign w:val="center"/>
            <w:hideMark/>
          </w:tcPr>
          <w:p w14:paraId="240B7260" w14:textId="77777777" w:rsidR="00442B81" w:rsidRPr="0038509F" w:rsidRDefault="00442B81" w:rsidP="00442B81">
            <w:pPr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Journal</w:t>
            </w:r>
          </w:p>
        </w:tc>
        <w:tc>
          <w:tcPr>
            <w:tcW w:w="1170" w:type="dxa"/>
            <w:shd w:val="clear" w:color="auto" w:fill="A6A6A6" w:themeFill="background1" w:themeFillShade="A6"/>
            <w:vAlign w:val="center"/>
            <w:hideMark/>
          </w:tcPr>
          <w:p w14:paraId="662F848B" w14:textId="77777777" w:rsidR="00442B81" w:rsidRPr="0038509F" w:rsidRDefault="00442B81" w:rsidP="00442B81">
            <w:pPr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Type of phenotype</w:t>
            </w:r>
          </w:p>
        </w:tc>
        <w:tc>
          <w:tcPr>
            <w:tcW w:w="1440" w:type="dxa"/>
            <w:shd w:val="clear" w:color="auto" w:fill="A6A6A6" w:themeFill="background1" w:themeFillShade="A6"/>
            <w:vAlign w:val="center"/>
            <w:hideMark/>
          </w:tcPr>
          <w:p w14:paraId="47FCC720" w14:textId="77777777" w:rsidR="00442B81" w:rsidRPr="0038509F" w:rsidRDefault="00442B81" w:rsidP="00442B81">
            <w:pPr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Primary modeling strategy</w:t>
            </w:r>
          </w:p>
        </w:tc>
        <w:tc>
          <w:tcPr>
            <w:tcW w:w="1080" w:type="dxa"/>
            <w:shd w:val="clear" w:color="auto" w:fill="A6A6A6" w:themeFill="background1" w:themeFillShade="A6"/>
            <w:vAlign w:val="center"/>
            <w:hideMark/>
          </w:tcPr>
          <w:p w14:paraId="476FEF6A" w14:textId="77777777" w:rsidR="00442B81" w:rsidRPr="0038509F" w:rsidRDefault="00442B81" w:rsidP="00442B81">
            <w:pPr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Data source</w:t>
            </w:r>
          </w:p>
        </w:tc>
        <w:tc>
          <w:tcPr>
            <w:tcW w:w="1080" w:type="dxa"/>
            <w:shd w:val="clear" w:color="auto" w:fill="A6A6A6" w:themeFill="background1" w:themeFillShade="A6"/>
            <w:vAlign w:val="center"/>
            <w:hideMark/>
          </w:tcPr>
          <w:p w14:paraId="2C4098B7" w14:textId="77777777" w:rsidR="00442B81" w:rsidRPr="0038509F" w:rsidRDefault="00442B81" w:rsidP="00442B81">
            <w:pPr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No. of patients</w:t>
            </w:r>
          </w:p>
        </w:tc>
        <w:tc>
          <w:tcPr>
            <w:tcW w:w="1170" w:type="dxa"/>
            <w:shd w:val="clear" w:color="auto" w:fill="A6A6A6" w:themeFill="background1" w:themeFillShade="A6"/>
            <w:vAlign w:val="center"/>
            <w:hideMark/>
          </w:tcPr>
          <w:p w14:paraId="452F6AD7" w14:textId="77777777" w:rsidR="00442B81" w:rsidRPr="0038509F" w:rsidRDefault="00442B81" w:rsidP="00442B81">
            <w:pPr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Type of patients</w:t>
            </w:r>
          </w:p>
        </w:tc>
        <w:tc>
          <w:tcPr>
            <w:tcW w:w="540" w:type="dxa"/>
            <w:shd w:val="clear" w:color="auto" w:fill="A6A6A6" w:themeFill="background1" w:themeFillShade="A6"/>
            <w:vAlign w:val="center"/>
            <w:hideMark/>
          </w:tcPr>
          <w:p w14:paraId="47228316" w14:textId="267F0E61" w:rsidR="00442B81" w:rsidRPr="0038509F" w:rsidRDefault="00442B81" w:rsidP="00442B81">
            <w:pPr>
              <w:jc w:val="center"/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No</w:t>
            </w:r>
            <w:r w:rsidR="003018D9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.</w:t>
            </w:r>
          </w:p>
        </w:tc>
        <w:tc>
          <w:tcPr>
            <w:tcW w:w="1080" w:type="dxa"/>
            <w:shd w:val="clear" w:color="auto" w:fill="A6A6A6" w:themeFill="background1" w:themeFillShade="A6"/>
            <w:vAlign w:val="center"/>
            <w:hideMark/>
          </w:tcPr>
          <w:p w14:paraId="120BB9B0" w14:textId="77777777" w:rsidR="00442B81" w:rsidRPr="0038509F" w:rsidRDefault="00442B81" w:rsidP="00442B81">
            <w:pPr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Location</w:t>
            </w:r>
          </w:p>
        </w:tc>
        <w:tc>
          <w:tcPr>
            <w:tcW w:w="1350" w:type="dxa"/>
            <w:shd w:val="clear" w:color="auto" w:fill="A6A6A6" w:themeFill="background1" w:themeFillShade="A6"/>
            <w:vAlign w:val="center"/>
            <w:hideMark/>
          </w:tcPr>
          <w:p w14:paraId="66DF4E7B" w14:textId="77777777" w:rsidR="00442B81" w:rsidRPr="0038509F" w:rsidRDefault="00442B81" w:rsidP="00442B81">
            <w:pPr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Prognostic of outcomes</w:t>
            </w:r>
          </w:p>
        </w:tc>
        <w:tc>
          <w:tcPr>
            <w:tcW w:w="1615" w:type="dxa"/>
            <w:shd w:val="clear" w:color="auto" w:fill="A6A6A6" w:themeFill="background1" w:themeFillShade="A6"/>
            <w:vAlign w:val="center"/>
            <w:hideMark/>
          </w:tcPr>
          <w:p w14:paraId="1FD2B1B5" w14:textId="77777777" w:rsidR="00442B81" w:rsidRPr="0038509F" w:rsidRDefault="00442B81" w:rsidP="00442B81">
            <w:pPr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Pr</w:t>
            </w:r>
            <w:r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>edictive</w:t>
            </w:r>
            <w:r w:rsidRPr="0038509F">
              <w:rPr>
                <w:rFonts w:ascii="Corbel" w:hAnsi="Corbel" w:cs="Arial"/>
                <w:b/>
                <w:bCs/>
                <w:color w:val="000000"/>
                <w:sz w:val="20"/>
                <w:szCs w:val="20"/>
              </w:rPr>
              <w:t xml:space="preserve"> of treatment</w:t>
            </w:r>
          </w:p>
        </w:tc>
      </w:tr>
      <w:tr w:rsidR="00FE5ED4" w:rsidRPr="0038509F" w14:paraId="732C3442" w14:textId="77777777" w:rsidTr="00FE5ED4">
        <w:trPr>
          <w:trHeight w:val="1200"/>
        </w:trPr>
        <w:tc>
          <w:tcPr>
            <w:tcW w:w="625" w:type="dxa"/>
            <w:shd w:val="clear" w:color="auto" w:fill="auto"/>
            <w:vAlign w:val="center"/>
          </w:tcPr>
          <w:p w14:paraId="7B9FD617" w14:textId="7FA5161C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Wong&lt;/Author&gt;&lt;Year&gt;2009&lt;/Year&gt;&lt;RecNum&gt;36&lt;/RecNum&gt;&lt;DisplayText&gt;(1)&lt;/DisplayText&gt;&lt;record&gt;&lt;rec-number&gt;36&lt;/rec-number&gt;&lt;foreign-keys&gt;&lt;key app="EN" db-id="wfz2wzfpa52edcea9se5e99xpveedvaeaawe" timestamp="1591639870" guid="67acc6fe-1fe1-4bfe-9529-4fc1f028875f"&gt;36&lt;/key&gt;&lt;/foreign-keys&gt;&lt;ref-type name="Journal Article"&gt;17&lt;/ref-type&gt;&lt;contributors&gt;&lt;authors&gt;&lt;author&gt;Hector R Wong&lt;/author&gt;&lt;author&gt;Natalie Cvijanovich&lt;/author&gt;&lt;author&gt;Richard Lin&lt;/author&gt;&lt;author&gt;Geoffrey L Allen&lt;/author&gt;&lt;author&gt;Neal J Thomas&lt;/author&gt;&lt;author&gt;Douglas F Willson&lt;/author&gt;&lt;author&gt;Robert J Freishtat&lt;/author&gt;&lt;author&gt;Nick Anas&lt;/author&gt;&lt;author&gt;Keith Meyer&lt;/author&gt;&lt;author&gt;Paul A Checchia&lt;/author&gt;&lt;author&gt;Marie Monaco&lt;/author&gt;&lt;author&gt;Kelli Odom&lt;/author&gt;&lt;author&gt;Thomas P Shanley&lt;/author&gt;&lt;/authors&gt;&lt;/contributors&gt;&lt;titles&gt;&lt;title&gt;Identification of pediatric septic shock subclasses based on genome-wide expression profiling&lt;/title&gt;&lt;secondary-title&gt;BMC Medicine&lt;/secondary-title&gt;&lt;/titles&gt;&lt;periodical&gt;&lt;full-title&gt;BMC Medicine&lt;/full-title&gt;&lt;/periodical&gt;&lt;pages&gt;1-12&lt;/pages&gt;&lt;volume&gt;7&lt;/volume&gt;&lt;number&gt;1&lt;/number&gt;&lt;keywords&gt;&lt;keyword&gt;Medicine/Public Health, general&lt;/keyword&gt;&lt;keyword&gt;Biomedicine, general&lt;/keyword&gt;&lt;/keywords&gt;&lt;dates&gt;&lt;year&gt;2009&lt;/year&gt;&lt;pub-dates&gt;&lt;date&gt;2009-07-22&lt;/date&gt;&lt;/pub-dates&gt;&lt;/dates&gt;&lt;publisher&gt;BioMed Central&lt;/publisher&gt;&lt;isbn&gt;1741-7015&lt;/isbn&gt;&lt;work-type&gt;OriginalPaper&lt;/work-type&gt;&lt;urls&gt;&lt;related-urls&gt;&lt;url&gt;https://bmcmedicine.biomedcentral.com/articles/10.1186/1741-7015-7-34&lt;/url&gt;&lt;/related-urls&gt;&lt;/urls&gt;&lt;electronic-resource-num&gt;doi:10.1186/1741-7015-7-34&lt;/electronic-resource-num&gt;&lt;language&gt;En&lt;/language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1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</w:tcPr>
          <w:p w14:paraId="3DE5383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Wong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DA9E28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196350DF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i/>
                <w:color w:val="000000"/>
                <w:sz w:val="20"/>
                <w:szCs w:val="20"/>
              </w:rPr>
              <w:t>BMC Medicine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122244F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Genomic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47BC9C4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Consensus k means clustering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9C46D3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Cohort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6F9EC8D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98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398CF07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Pediatric septic shock</w:t>
            </w:r>
          </w:p>
        </w:tc>
        <w:tc>
          <w:tcPr>
            <w:tcW w:w="540" w:type="dxa"/>
            <w:shd w:val="clear" w:color="auto" w:fill="auto"/>
            <w:vAlign w:val="center"/>
          </w:tcPr>
          <w:p w14:paraId="6EF132BB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63430A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0B3B9FA3" w14:textId="77777777" w:rsidR="00442B81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</w:p>
          <w:p w14:paraId="0967D455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1. Mortality</w:t>
            </w:r>
          </w:p>
        </w:tc>
        <w:tc>
          <w:tcPr>
            <w:tcW w:w="1615" w:type="dxa"/>
            <w:shd w:val="clear" w:color="auto" w:fill="auto"/>
            <w:vAlign w:val="center"/>
          </w:tcPr>
          <w:p w14:paraId="6F49897B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No</w:t>
            </w:r>
          </w:p>
        </w:tc>
      </w:tr>
      <w:tr w:rsidR="00FE5ED4" w:rsidRPr="0038509F" w14:paraId="389AC38B" w14:textId="77777777" w:rsidTr="00FE5ED4">
        <w:trPr>
          <w:trHeight w:val="1200"/>
        </w:trPr>
        <w:tc>
          <w:tcPr>
            <w:tcW w:w="625" w:type="dxa"/>
            <w:shd w:val="clear" w:color="auto" w:fill="auto"/>
            <w:vAlign w:val="center"/>
          </w:tcPr>
          <w:p w14:paraId="01DDBC7F" w14:textId="5944FD5F" w:rsidR="00442B81" w:rsidRPr="0038509F" w:rsidRDefault="00EC7E7B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Wong&lt;/Author&gt;&lt;Year&gt;2011&lt;/Year&gt;&lt;RecNum&gt;37&lt;/RecNum&gt;&lt;DisplayText&gt;(2)&lt;/DisplayText&gt;&lt;record&gt;&lt;rec-number&gt;37&lt;/rec-number&gt;&lt;foreign-keys&gt;&lt;key app="EN" db-id="wfz2wzfpa52edcea9se5e99xpveedvaeaawe" timestamp="1591641405" guid="7b871f54-a0ac-4393-a7c2-23c258d4cb21"&gt;37&lt;/key&gt;&lt;/foreign-keys&gt;&lt;ref-type name="Journal Article"&gt;17&lt;/ref-type&gt;&lt;contributors&gt;&lt;authors&gt;&lt;author&gt;Wong, H. R.&lt;/author&gt;&lt;author&gt;Cvijanovich, N. Z.&lt;/author&gt;&lt;author&gt;Allen, G. L.&lt;/author&gt;&lt;author&gt;Thomas, N. J.&lt;/author&gt;&lt;author&gt;Freishtat, R. J.&lt;/author&gt;&lt;author&gt;Anas, N.&lt;/author&gt;&lt;author&gt;Meyer, K.&lt;/author&gt;&lt;author&gt;Checchia, P. A.&lt;/author&gt;&lt;author&gt;Lin, R.&lt;/author&gt;&lt;author&gt;Shanley, T. P.&lt;/author&gt;&lt;author&gt;Bigham, M. T.&lt;/author&gt;&lt;author&gt;Wheeler, D. S.&lt;/author&gt;&lt;author&gt;Doughty, L. A.&lt;/author&gt;&lt;author&gt;Tegtmeyer, K.&lt;/author&gt;&lt;author&gt;Poynter, S. E.&lt;/author&gt;&lt;author&gt;Kaplan, J. M.&lt;/author&gt;&lt;author&gt;Chima, R. S.&lt;/author&gt;&lt;author&gt;Stalets, E.&lt;/author&gt;&lt;author&gt;Basu, R. K.&lt;/author&gt;&lt;author&gt;Varisco, B. M.&lt;/author&gt;&lt;author&gt;Barr, F. E.&lt;/author&gt;&lt;/authors&gt;&lt;/contributors&gt;&lt;titles&gt;&lt;title&gt;Validation of a Gene Expression-based Subclassification Strategy for Pediatric Septic Shock &lt;/title&gt;&lt;secondary-title&gt;Crit Care Med&lt;/secondary-title&gt;&lt;/titles&gt;&lt;periodical&gt;&lt;full-title&gt;Crit Care Med&lt;/full-title&gt;&lt;/periodical&gt;&lt;pages&gt;2511-7&lt;/pages&gt;&lt;volume&gt;39&lt;/volume&gt;&lt;number&gt;11&lt;/number&gt;&lt;dates&gt;&lt;year&gt;2011&lt;/year&gt;&lt;pub-dates&gt;&lt;date&gt;Nov&lt;/date&gt;&lt;/pub-dates&gt;&lt;/dates&gt;&lt;isbn&gt;0090-3493 (Print)1530-0293 (Electronic)&lt;/isbn&gt;&lt;accession-num&gt;21705885&lt;/accession-num&gt;&lt;urls&gt;&lt;related-urls&gt;&lt;url&gt;http://dx.doi.org/10.1097/CCM.0b013e3182257675&lt;/url&gt;&lt;/related-urls&gt;&lt;/urls&gt;&lt;custom2&gt;3196776&lt;/custom2&gt;&lt;electronic-resource-num&gt;10.1097/CCM.0b013e3182257675&lt;/electronic-resource-num&gt;&lt;language&gt;eng&lt;/language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2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</w:tcPr>
          <w:p w14:paraId="3294F2A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Wong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172D07E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3595B5C3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i/>
                <w:color w:val="000000"/>
                <w:sz w:val="20"/>
                <w:szCs w:val="20"/>
              </w:rPr>
              <w:t>Crit Care Med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4B6AC930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Genomic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5AB51DF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omputer-assisted image analysis and microarray based reference mosaics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714C4DC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Cohort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751719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82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2A805A1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Pediatric septic shock</w:t>
            </w:r>
          </w:p>
        </w:tc>
        <w:tc>
          <w:tcPr>
            <w:tcW w:w="540" w:type="dxa"/>
            <w:shd w:val="clear" w:color="auto" w:fill="auto"/>
            <w:vAlign w:val="center"/>
          </w:tcPr>
          <w:p w14:paraId="190D1E31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74BFE9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2973AB72" w14:textId="77777777" w:rsidR="00442B81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</w:p>
          <w:p w14:paraId="55850928" w14:textId="77777777" w:rsidR="00442B81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1. M</w:t>
            </w:r>
            <w:r w:rsidRPr="001A5259">
              <w:rPr>
                <w:rFonts w:ascii="Corbel" w:hAnsi="Corbel" w:cs="Arial"/>
                <w:color w:val="000000"/>
                <w:sz w:val="20"/>
                <w:szCs w:val="20"/>
              </w:rPr>
              <w:t>aximal organ failure</w:t>
            </w:r>
          </w:p>
          <w:p w14:paraId="6BBD2E14" w14:textId="77777777" w:rsidR="00442B81" w:rsidRPr="001A5259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 xml:space="preserve">2. </w:t>
            </w:r>
            <w:r w:rsidRPr="001A5259">
              <w:rPr>
                <w:rFonts w:ascii="Corbel" w:hAnsi="Corbel" w:cs="Arial"/>
                <w:color w:val="000000"/>
                <w:sz w:val="20"/>
                <w:szCs w:val="20"/>
              </w:rPr>
              <w:t>ICU-free days</w:t>
            </w:r>
          </w:p>
          <w:p w14:paraId="539D9A5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</w:p>
        </w:tc>
        <w:tc>
          <w:tcPr>
            <w:tcW w:w="1615" w:type="dxa"/>
            <w:shd w:val="clear" w:color="auto" w:fill="auto"/>
            <w:vAlign w:val="center"/>
          </w:tcPr>
          <w:p w14:paraId="6036FD2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No</w:t>
            </w:r>
          </w:p>
        </w:tc>
      </w:tr>
      <w:tr w:rsidR="00FE5ED4" w:rsidRPr="0038509F" w14:paraId="628A0FB8" w14:textId="77777777" w:rsidTr="00FE5ED4">
        <w:trPr>
          <w:trHeight w:val="1200"/>
        </w:trPr>
        <w:tc>
          <w:tcPr>
            <w:tcW w:w="625" w:type="dxa"/>
            <w:shd w:val="clear" w:color="auto" w:fill="auto"/>
            <w:vAlign w:val="center"/>
          </w:tcPr>
          <w:p w14:paraId="244C876F" w14:textId="672E0BC0" w:rsidR="00442B81" w:rsidRPr="0038509F" w:rsidRDefault="00EC7E7B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Maslove&lt;/Author&gt;&lt;Year&gt;2012&lt;/Year&gt;&lt;RecNum&gt;27&lt;/RecNum&gt;&lt;DisplayText&gt;(3)&lt;/DisplayText&gt;&lt;record&gt;&lt;rec-number&gt;27&lt;/rec-number&gt;&lt;foreign-keys&gt;&lt;key app="EN" db-id="wfz2wzfpa52edcea9se5e99xpveedvaeaawe" timestamp="1589894763" guid="4a8d5883-f6d1-4c76-896a-32030ece272a"&gt;27&lt;/key&gt;&lt;/foreign-keys&gt;&lt;ref-type name="Journal Article"&gt;17&lt;/ref-type&gt;&lt;contributors&gt;&lt;authors&gt;&lt;author&gt;Maslove, D. M.&lt;/author&gt;&lt;author&gt;Tang, B. M.&lt;/author&gt;&lt;author&gt;McLean, A. S.&lt;/author&gt;&lt;/authors&gt;&lt;/contributors&gt;&lt;titles&gt;&lt;title&gt;Identification of sepsis subtypes in critically ill adults using gene expression profiling&lt;/title&gt;&lt;secondary-title&gt;Crit Care&lt;/secondary-title&gt;&lt;/titles&gt;&lt;periodical&gt;&lt;full-title&gt;Crit Care&lt;/full-title&gt;&lt;/periodical&gt;&lt;pages&gt;R183&lt;/pages&gt;&lt;volume&gt;16&lt;/volume&gt;&lt;number&gt;5&lt;/number&gt;&lt;edition&gt;2012/10/06&lt;/edition&gt;&lt;keywords&gt;&lt;keyword&gt;Adult&lt;/keyword&gt;&lt;keyword&gt;Aged&lt;/keyword&gt;&lt;keyword&gt;Cohort Studies&lt;/keyword&gt;&lt;keyword&gt;*Critical Illness&lt;/keyword&gt;&lt;keyword&gt;Female&lt;/keyword&gt;&lt;keyword&gt;Gene Expression Profiling/*methods&lt;/keyword&gt;&lt;keyword&gt;Genetic Association Studies/methods&lt;/keyword&gt;&lt;keyword&gt;Humans&lt;/keyword&gt;&lt;keyword&gt;Male&lt;/keyword&gt;&lt;keyword&gt;Middle Aged&lt;/keyword&gt;&lt;keyword&gt;Random Allocation&lt;/keyword&gt;&lt;keyword&gt;Sepsis/*classification/diagnosis/*genetics&lt;/keyword&gt;&lt;/keywords&gt;&lt;dates&gt;&lt;year&gt;2012&lt;/year&gt;&lt;pub-dates&gt;&lt;date&gt;Oct 4&lt;/date&gt;&lt;/pub-dates&gt;&lt;/dates&gt;&lt;isbn&gt;1364-8535&lt;/isbn&gt;&lt;accession-num&gt;23036193&lt;/accession-num&gt;&lt;urls&gt;&lt;related-urls&gt;&lt;url&gt;http://dx.doi.org/10.1186/cc11667&lt;/url&gt;&lt;/related-urls&gt;&lt;/urls&gt;&lt;custom2&gt;PMC3682285&lt;/custom2&gt;&lt;electronic-resource-num&gt;10.1186/cc1166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3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</w:tcPr>
          <w:p w14:paraId="26F4824B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Maslove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D37505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2012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1E11CBF6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sz w:val="20"/>
                <w:szCs w:val="20"/>
              </w:rPr>
              <w:t>Critical Care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2BCA523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Genomic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0BC1DF01" w14:textId="7A3ABA6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Partitioning around medoids clustering based on Euclidean distance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794F1F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 xml:space="preserve">Cohort 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813914F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41BA51DA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Sepsis</w:t>
            </w:r>
          </w:p>
        </w:tc>
        <w:tc>
          <w:tcPr>
            <w:tcW w:w="540" w:type="dxa"/>
            <w:shd w:val="clear" w:color="auto" w:fill="auto"/>
            <w:vAlign w:val="center"/>
          </w:tcPr>
          <w:p w14:paraId="23E2DCFB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144594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4621FFAA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Yes</w:t>
            </w:r>
          </w:p>
          <w:p w14:paraId="2159F4CD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1. Mortality</w:t>
            </w:r>
          </w:p>
          <w:p w14:paraId="1311205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2. Length of stay.</w:t>
            </w:r>
          </w:p>
        </w:tc>
        <w:tc>
          <w:tcPr>
            <w:tcW w:w="1615" w:type="dxa"/>
            <w:shd w:val="clear" w:color="auto" w:fill="auto"/>
            <w:vAlign w:val="center"/>
          </w:tcPr>
          <w:p w14:paraId="131332A1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No</w:t>
            </w:r>
          </w:p>
        </w:tc>
      </w:tr>
      <w:tr w:rsidR="00FE5ED4" w:rsidRPr="0038509F" w14:paraId="61A8DA6A" w14:textId="77777777" w:rsidTr="00FE5ED4">
        <w:trPr>
          <w:trHeight w:val="1200"/>
        </w:trPr>
        <w:tc>
          <w:tcPr>
            <w:tcW w:w="625" w:type="dxa"/>
            <w:shd w:val="clear" w:color="auto" w:fill="auto"/>
            <w:vAlign w:val="center"/>
          </w:tcPr>
          <w:p w14:paraId="6589FFC0" w14:textId="7CBA9D7C" w:rsidR="00442B81" w:rsidRPr="0038509F" w:rsidRDefault="00EC7E7B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Calfee&lt;/Author&gt;&lt;Year&gt;2014&lt;/Year&gt;&lt;RecNum&gt;38&lt;/RecNum&gt;&lt;DisplayText&gt;(4)&lt;/DisplayText&gt;&lt;record&gt;&lt;rec-number&gt;38&lt;/rec-number&gt;&lt;foreign-keys&gt;&lt;key app="EN" db-id="wfz2wzfpa52edcea9se5e99xpveedvaeaawe" timestamp="1592404523" guid="fb453213-703f-4697-8c78-6922b77313a0"&gt;38&lt;/key&gt;&lt;/foreign-keys&gt;&lt;ref-type name="Journal Article"&gt;17&lt;/ref-type&gt;&lt;contributors&gt;&lt;authors&gt;&lt;author&gt;Calfee, C. S.&lt;/author&gt;&lt;author&gt;Delucchi, K.&lt;/author&gt;&lt;author&gt;Parsons, P. E.&lt;/author&gt;&lt;author&gt;Thompson, B. T.&lt;/author&gt;&lt;author&gt;Ware, L. B.&lt;/author&gt;&lt;author&gt;Matthay, M. A.&lt;/author&gt;&lt;/authors&gt;&lt;/contributors&gt;&lt;titles&gt;&lt;title&gt;Subphenotypes in Acute Respiratory Distress Syndrome: Latent Class Analysis of Data From Two Randomised Controlled Trials&lt;/title&gt;&lt;secondary-title&gt;Lancet Respir Med&lt;/secondary-title&gt;&lt;/titles&gt;&lt;periodical&gt;&lt;full-title&gt;Lancet Respir Med&lt;/full-title&gt;&lt;/periodical&gt;&lt;volume&gt;2&lt;/volume&gt;&lt;number&gt;8&lt;/number&gt;&lt;keywords&gt;&lt;keyword&gt;24853585, PMC4154544, 10.1016/S2213-2600(14)70097-9, Carolyn S Calfee, Kevin Delucchi, NHLBI ARDS Network, APACHE, Adult, Aged, Bicarbonates / blood, Biomarkers / blood, Female, Humans, Inflammation / blood, Inflammation Mediators / blood*, Male, Middle&lt;/keyword&gt;&lt;/keywords&gt;&lt;dates&gt;&lt;year&gt;2014&lt;/year&gt;&lt;pub-dates&gt;&lt;date&gt;2014 Aug&lt;/date&gt;&lt;/pub-dates&gt;&lt;/dates&gt;&lt;publisher&gt;Lancet Respir Med&lt;/publisher&gt;&lt;isbn&gt;2213-2619&lt;/isbn&gt;&lt;accession-num&gt;24853585&lt;/accession-num&gt;&lt;urls&gt;&lt;related-urls&gt;&lt;url&gt;https://www.ncbi.nlm.nih.gov/pubmed/24853585&lt;/url&gt;&lt;/related-urls&gt;&lt;/urls&gt;&lt;electronic-resource-num&gt;10.1016/S2213-2600(14)70097-9&lt;/electronic-resource-num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4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</w:tcPr>
          <w:p w14:paraId="7A2556E4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alfee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583697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1D7268E1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Lancet Respir Med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492E475F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linical and biological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0F74D3D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Latent class analysis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FF0A2A6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 xml:space="preserve">Two RCTs 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(ARMA  and ALVEOLI)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D9C7A3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Derived: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 xml:space="preserve">  ARMA: 473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 xml:space="preserve">  ALVEOLI: 549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17098DD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Adult ARDS</w:t>
            </w:r>
          </w:p>
        </w:tc>
        <w:tc>
          <w:tcPr>
            <w:tcW w:w="540" w:type="dxa"/>
            <w:shd w:val="clear" w:color="auto" w:fill="auto"/>
            <w:vAlign w:val="center"/>
          </w:tcPr>
          <w:p w14:paraId="649410C1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F53A22B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66810E3B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Ventilator free day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2. Organ failure free day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3. Mortality</w:t>
            </w:r>
          </w:p>
        </w:tc>
        <w:tc>
          <w:tcPr>
            <w:tcW w:w="1615" w:type="dxa"/>
            <w:shd w:val="clear" w:color="auto" w:fill="auto"/>
            <w:vAlign w:val="center"/>
          </w:tcPr>
          <w:p w14:paraId="000BD9A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Positive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Higher PEEP vs Low PEEP</w:t>
            </w:r>
          </w:p>
        </w:tc>
      </w:tr>
      <w:tr w:rsidR="00FE5ED4" w:rsidRPr="0038509F" w14:paraId="50D06DCA" w14:textId="77777777" w:rsidTr="008A44CB">
        <w:trPr>
          <w:trHeight w:val="900"/>
        </w:trPr>
        <w:tc>
          <w:tcPr>
            <w:tcW w:w="625" w:type="dxa"/>
            <w:shd w:val="clear" w:color="auto" w:fill="auto"/>
            <w:vAlign w:val="center"/>
            <w:hideMark/>
          </w:tcPr>
          <w:p w14:paraId="25D0080D" w14:textId="3C8A715E" w:rsidR="00442B81" w:rsidRPr="0038509F" w:rsidRDefault="00EC7E7B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Knox&lt;/Author&gt;&lt;Year&gt;2015&lt;/Year&gt;&lt;RecNum&gt;39&lt;/RecNum&gt;&lt;DisplayText&gt;(5)&lt;/DisplayText&gt;&lt;record&gt;&lt;rec-number&gt;39&lt;/rec-number&gt;&lt;foreign-keys&gt;&lt;key app="EN" db-id="wfz2wzfpa52edcea9se5e99xpveedvaeaawe" timestamp="1592404635" guid="a9667b3d-5ffe-4da2-90c1-65e73689f131"&gt;39&lt;/key&gt;&lt;/foreign-keys&gt;&lt;ref-type name="Journal Article"&gt;17&lt;/ref-type&gt;&lt;contributors&gt;&lt;authors&gt;&lt;author&gt;Knox, D. B.&lt;/author&gt;&lt;author&gt;Lanspa, M. J.&lt;/author&gt;&lt;author&gt;Kuttler, K. G. &lt;/author&gt;&lt;author&gt;Brewer, S. C.&lt;/author&gt;&lt;author&gt;Brown, S. M.&lt;/author&gt;&lt;/authors&gt;&lt;/contributors&gt;&lt;titles&gt;&lt;title&gt;Phenotypic Clusters Within Sepsis-Associated Multiple Organ Dysfunction Syndrome&lt;/title&gt;&lt;secondary-title&gt;Intens Care Med&lt;/secondary-title&gt;&lt;/titles&gt;&lt;periodical&gt;&lt;full-title&gt;Intens Care Med&lt;/full-title&gt;&lt;/periodical&gt;&lt;volume&gt;41&lt;/volume&gt;&lt;number&gt;5&lt;/number&gt;&lt;keywords&gt;&lt;keyword&gt;25851384, PMC4607311, 10.1007/s00134-015-3764-7, Daniel B Knox, Michael J Lanspa, Samuel M Brown, APACHE, Aged, Female, Hospital Mortality, Humans, Male, Middle Aged, Multiple Organ Failure / diagnosis*, Multiple Organ Failure / mortality*, Organ Dysfun&lt;/keyword&gt;&lt;/keywords&gt;&lt;dates&gt;&lt;year&gt;2015&lt;/year&gt;&lt;pub-dates&gt;&lt;date&gt;2015 May&lt;/date&gt;&lt;/pub-dates&gt;&lt;/dates&gt;&lt;publisher&gt;Intens Care Med&lt;/publisher&gt;&lt;isbn&gt;1432-1238&lt;/isbn&gt;&lt;accession-num&gt;25851384&lt;/accession-num&gt;&lt;urls&gt;&lt;related-urls&gt;&lt;url&gt;https://www.ncbi.nlm.nih.gov/pubmed/25851384&lt;/url&gt;&lt;/related-urls&gt;&lt;/urls&gt;&lt;electronic-resource-num&gt;10.1007/s00134-015-3764-7&lt;/electronic-resource-num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5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  <w:hideMark/>
          </w:tcPr>
          <w:p w14:paraId="38D19F4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Knox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5CD86EB6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761C28FC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Intensive Care Med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315D48D4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linical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62BFBB77" w14:textId="3081AF9C" w:rsidR="00442B81" w:rsidRPr="000B6B3D" w:rsidRDefault="00442B81" w:rsidP="00442B81">
            <w:pPr>
              <w:rPr>
                <w:rFonts w:ascii="Corbel" w:hAnsi="Corbel"/>
                <w:color w:val="000000"/>
                <w:sz w:val="20"/>
                <w:lang w:val="nl-NL"/>
              </w:rPr>
            </w:pPr>
            <w:r w:rsidRPr="000B6B3D">
              <w:rPr>
                <w:rFonts w:ascii="Corbel" w:hAnsi="Corbel"/>
                <w:color w:val="000000"/>
                <w:sz w:val="20"/>
                <w:lang w:val="nl-NL"/>
              </w:rPr>
              <w:t xml:space="preserve">Kohonen self-organizing maps 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7087A4E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ohort data from 3 hospitals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1ECD7E7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533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4C78972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Adult severe sepsis and septic shock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494AC446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545891D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  <w:hideMark/>
          </w:tcPr>
          <w:p w14:paraId="64E09C5B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30 day mortality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2. ICU-free days at 30 days</w:t>
            </w:r>
          </w:p>
        </w:tc>
        <w:tc>
          <w:tcPr>
            <w:tcW w:w="1615" w:type="dxa"/>
            <w:shd w:val="clear" w:color="auto" w:fill="auto"/>
            <w:vAlign w:val="center"/>
            <w:hideMark/>
          </w:tcPr>
          <w:p w14:paraId="17DB3D6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No</w:t>
            </w:r>
          </w:p>
        </w:tc>
      </w:tr>
      <w:tr w:rsidR="00FE5ED4" w:rsidRPr="0038509F" w14:paraId="05D397E7" w14:textId="77777777" w:rsidTr="00FE5ED4">
        <w:trPr>
          <w:trHeight w:val="900"/>
        </w:trPr>
        <w:tc>
          <w:tcPr>
            <w:tcW w:w="625" w:type="dxa"/>
            <w:shd w:val="clear" w:color="auto" w:fill="auto"/>
            <w:vAlign w:val="center"/>
            <w:hideMark/>
          </w:tcPr>
          <w:p w14:paraId="6710CD80" w14:textId="59557816" w:rsidR="00442B81" w:rsidRPr="0038509F" w:rsidRDefault="00B018A0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lastRenderedPageBreak/>
              <w:fldChar w:fldCharType="begin">
                <w:fldData xml:space="preserve">PEVuZE5vdGU+PENpdGU+PEF1dGhvcj5Xb25nPC9BdXRob3I+PFllYXI+MjAxNTwvWWVhcj48UmVj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</w:fldData>
              </w:fldCha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b25nPC9BdXRob3I+PFllYXI+MjAxNTwvWWVhcj48UmVj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</w:fldData>
              </w:fldCha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6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  <w:hideMark/>
          </w:tcPr>
          <w:p w14:paraId="0AA88FA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Wong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F9BBF9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1511564D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Am J Respir Crit Care Med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5528910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Genomic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10509735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omputer-assisted image analysis and microarray based reference mosaics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7EC581A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ohort data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7A0CB73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Derived: 168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Validated: 132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54DEA6DB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Pediatric septic shock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7CB3F79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1F2E92D5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PICU</w:t>
            </w:r>
          </w:p>
        </w:tc>
        <w:tc>
          <w:tcPr>
            <w:tcW w:w="1350" w:type="dxa"/>
            <w:shd w:val="clear" w:color="auto" w:fill="auto"/>
            <w:vAlign w:val="center"/>
            <w:hideMark/>
          </w:tcPr>
          <w:p w14:paraId="58C3BEB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28 day mortality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2. Complicated course</w:t>
            </w:r>
          </w:p>
        </w:tc>
        <w:tc>
          <w:tcPr>
            <w:tcW w:w="1615" w:type="dxa"/>
            <w:shd w:val="clear" w:color="auto" w:fill="auto"/>
            <w:vAlign w:val="center"/>
            <w:hideMark/>
          </w:tcPr>
          <w:p w14:paraId="6879057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corticosteroids (positive)</w:t>
            </w:r>
          </w:p>
        </w:tc>
      </w:tr>
      <w:tr w:rsidR="00FE5ED4" w:rsidRPr="0038509F" w14:paraId="4953BFEA" w14:textId="77777777" w:rsidTr="008A44CB">
        <w:trPr>
          <w:trHeight w:val="900"/>
        </w:trPr>
        <w:tc>
          <w:tcPr>
            <w:tcW w:w="625" w:type="dxa"/>
            <w:shd w:val="clear" w:color="auto" w:fill="auto"/>
            <w:vAlign w:val="center"/>
            <w:hideMark/>
          </w:tcPr>
          <w:p w14:paraId="21771B16" w14:textId="3B2F9EC2" w:rsidR="00442B81" w:rsidRPr="0038509F" w:rsidRDefault="00B018A0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YXZlbnBvcnQ8L0F1dGhvcj48WWVhcj4yMDE2PC9ZZWFy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</w:fldData>
              </w:fldCha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YXZlbnBvcnQ8L0F1dGhvcj48WWVhcj4yMDE2PC9ZZWFy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</w:fldData>
              </w:fldCha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7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  <w:hideMark/>
          </w:tcPr>
          <w:p w14:paraId="7156EE3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Davenport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2EFE6C6F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7192A2E2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Lancet Respir Med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217F99A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Genomic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3736AF0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Transcriptomic analysis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47E66A9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ohort data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6D9375F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Derived: 265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Validated: 106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4D21B2D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Sepsis due to community - acquired pneumonia (adult)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20D7A73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0C36EE8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  <w:hideMark/>
          </w:tcPr>
          <w:p w14:paraId="32689891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14 day mortality</w:t>
            </w:r>
          </w:p>
        </w:tc>
        <w:tc>
          <w:tcPr>
            <w:tcW w:w="1615" w:type="dxa"/>
            <w:shd w:val="clear" w:color="auto" w:fill="auto"/>
            <w:vAlign w:val="center"/>
            <w:hideMark/>
          </w:tcPr>
          <w:p w14:paraId="71B1B40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No</w:t>
            </w:r>
          </w:p>
        </w:tc>
      </w:tr>
      <w:tr w:rsidR="00FE5ED4" w:rsidRPr="0038509F" w14:paraId="32C1F137" w14:textId="77777777" w:rsidTr="008A44CB">
        <w:trPr>
          <w:trHeight w:val="900"/>
        </w:trPr>
        <w:tc>
          <w:tcPr>
            <w:tcW w:w="625" w:type="dxa"/>
            <w:shd w:val="clear" w:color="auto" w:fill="auto"/>
            <w:vAlign w:val="center"/>
          </w:tcPr>
          <w:p w14:paraId="2CF65258" w14:textId="1C6A89F3" w:rsidR="00442B81" w:rsidRPr="0038509F" w:rsidRDefault="00B018A0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Shakoory&lt;/Author&gt;&lt;Year&gt;2016&lt;/Year&gt;&lt;RecNum&gt;41&lt;/RecNum&gt;&lt;DisplayText&gt;(8)&lt;/DisplayText&gt;&lt;record&gt;&lt;rec-number&gt;41&lt;/rec-number&gt;&lt;foreign-keys&gt;&lt;key app="EN" db-id="wfz2wzfpa52edcea9se5e99xpveedvaeaawe" timestamp="1592406631" guid="512427a3-2754-4ff5-abc8-0054bcff6643"&gt;41&lt;/key&gt;&lt;/foreign-keys&gt;&lt;ref-type name="Journal Article"&gt;17&lt;/ref-type&gt;&lt;contributors&gt;&lt;authors&gt;&lt;author&gt;Shakoory, B&lt;/author&gt;&lt;author&gt;Carcillo, J. A&lt;/author&gt;&lt;author&gt;Chatham, W. W&lt;/author&gt;&lt;author&gt;Amdur, R. L&lt;/author&gt;&lt;author&gt;Zhao, H&lt;/author&gt;&lt;author&gt;Dinarello, C. A&lt;/author&gt;&lt;author&gt;Cron, R. Q&lt;/author&gt;&lt;author&gt;Opal, S. M&lt;/author&gt;&lt;/authors&gt;&lt;/contributors&gt;&lt;titles&gt;&lt;title&gt;Interleukin-1 Receptor Blockade Is Associated With Reduced Mortality in Sepsis Patients With Features of Macrophage Activation Syndrome: Reanalysis of a Prior Phase III Trial&lt;/title&gt;&lt;secondary-title&gt;Crit Care Med&lt;/secondary-title&gt;&lt;/titles&gt;&lt;periodical&gt;&lt;full-title&gt;Crit Care Med&lt;/full-title&gt;&lt;/periodical&gt;&lt;volume&gt;44&lt;/volume&gt;&lt;number&gt;2&lt;/number&gt;&lt;keywords&gt;&lt;keyword&gt;26584195, PMC5378312, 10.1097/CCM.0000000000001402, Bita Shakoory, Joseph A Carcillo, Steven M Opal, APACHE, Acute Kidney Injury / epidemiology, Adolescent, Adult, Age Factors, Aged, Aged, 80 and over, Biliary Tract Diseases / epidemiology, Disseminated&lt;/keyword&gt;&lt;/keywords&gt;&lt;dates&gt;&lt;year&gt;2016&lt;/year&gt;&lt;pub-dates&gt;&lt;date&gt;2016 Feb&lt;/date&gt;&lt;/pub-dates&gt;&lt;/dates&gt;&lt;publisher&gt;Crit Care Med&lt;/publisher&gt;&lt;isbn&gt;1530-0293&lt;/isbn&gt;&lt;accession-num&gt;26584195&lt;/accession-num&gt;&lt;urls&gt;&lt;related-urls&gt;&lt;url&gt;https://www.ncbi.nlm.nih.gov/pubmed/26584195&lt;/url&gt;&lt;/related-urls&gt;&lt;/urls&gt;&lt;electronic-resource-num&gt;10.1097/CCM.0000000000001402&lt;/electronic-resource-num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8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</w:tcPr>
          <w:p w14:paraId="00C1C7C0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Shakoory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2518B2B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3F8C1502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Crit Care Med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7C0EB17F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linical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5ABC4D7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4F4EA0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2C21A6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763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2B7BCCCB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Severe sepsis and septic shock</w:t>
            </w:r>
          </w:p>
        </w:tc>
        <w:tc>
          <w:tcPr>
            <w:tcW w:w="540" w:type="dxa"/>
            <w:shd w:val="clear" w:color="auto" w:fill="auto"/>
            <w:vAlign w:val="center"/>
          </w:tcPr>
          <w:p w14:paraId="476C466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FD5181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4D0AC356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 28 day mortality</w:t>
            </w:r>
          </w:p>
        </w:tc>
        <w:tc>
          <w:tcPr>
            <w:tcW w:w="1615" w:type="dxa"/>
            <w:shd w:val="clear" w:color="auto" w:fill="auto"/>
            <w:vAlign w:val="center"/>
          </w:tcPr>
          <w:p w14:paraId="30F499E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Interleukin-1 receptor blockade (positive)</w:t>
            </w:r>
          </w:p>
        </w:tc>
      </w:tr>
      <w:tr w:rsidR="00FE5ED4" w:rsidRPr="0038509F" w14:paraId="5E37BDD2" w14:textId="77777777" w:rsidTr="008A44CB">
        <w:trPr>
          <w:trHeight w:val="900"/>
        </w:trPr>
        <w:tc>
          <w:tcPr>
            <w:tcW w:w="625" w:type="dxa"/>
            <w:shd w:val="clear" w:color="auto" w:fill="auto"/>
            <w:vAlign w:val="center"/>
          </w:tcPr>
          <w:p w14:paraId="554F95D5" w14:textId="30544B87" w:rsidR="00442B81" w:rsidRPr="0038509F" w:rsidRDefault="00B018A0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Wong&lt;/Author&gt;&lt;Year&gt;2017&lt;/Year&gt;&lt;RecNum&gt;42&lt;/RecNum&gt;&lt;DisplayText&gt;(9)&lt;/DisplayText&gt;&lt;record&gt;&lt;rec-number&gt;42&lt;/rec-number&gt;&lt;foreign-keys&gt;&lt;key app="EN" db-id="wfz2wzfpa52edcea9se5e99xpveedvaeaawe" timestamp="1592406841" guid="90b50a95-aef9-4688-8bf9-b79b17329be8"&gt;42&lt;/key&gt;&lt;/foreign-keys&gt;&lt;ref-type name="Journal Article"&gt;17&lt;/ref-type&gt;&lt;contributors&gt;&lt;authors&gt;&lt;author&gt;Wong, H.R&lt;/author&gt;&lt;author&gt;Sweeney, T.E&lt;/author&gt;&lt;author&gt;Hart, K.W&lt;/author&gt;&lt;author&gt;Khatri, P&lt;/author&gt;&lt;author&gt;Lindsell, C.J&lt;/author&gt;&lt;/authors&gt;&lt;/contributors&gt;&lt;titles&gt;&lt;title&gt;Pediatric Sepsis Endotypes Among Adults With Sepsis&lt;/title&gt;&lt;secondary-title&gt;Crit Care Med&lt;/secondary-title&gt;&lt;/titles&gt;&lt;periodical&gt;&lt;full-title&gt;Crit Care Med&lt;/full-title&gt;&lt;/periodical&gt;&lt;volume&gt;45&lt;/volume&gt;&lt;number&gt;12&lt;/number&gt;&lt;keywords&gt;&lt;keyword&gt;28991828, PMC5693699, 10.1097/CCM.0000000000002733, Hector R Wong, Timothy E Sweeney, Christopher J Lindsell, Adolescent, Adult, Age Factors, Aged, Aged, 80 and over, Female, Gene Expression Profiling, Humans, Male, Middle Aged, Prognosis, Retrospective&lt;/keyword&gt;&lt;/keywords&gt;&lt;dates&gt;&lt;year&gt;2017&lt;/year&gt;&lt;pub-dates&gt;&lt;date&gt;2017 Dec&lt;/date&gt;&lt;/pub-dates&gt;&lt;/dates&gt;&lt;publisher&gt;Crit Care Med&lt;/publisher&gt;&lt;isbn&gt;1530-0293&lt;/isbn&gt;&lt;accession-num&gt;28991828&lt;/accession-num&gt;&lt;urls&gt;&lt;related-urls&gt;&lt;url&gt;https://www.ncbi.nlm.nih.gov/pubmed/28991828&lt;/url&gt;&lt;/related-urls&gt;&lt;/urls&gt;&lt;electronic-resource-num&gt;10.1097/CCM.0000000000002733&lt;/electronic-resource-num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9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</w:tcPr>
          <w:p w14:paraId="6933F7D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Wong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9B745A1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56F6DB26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Crit Care Med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57421A5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Genomic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1DF97E22" w14:textId="3A0DED3E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Gene Expression Dynamics Inspector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0768A1D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ohort data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416680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549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7AA114E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Adults with sepsis</w:t>
            </w:r>
          </w:p>
        </w:tc>
        <w:tc>
          <w:tcPr>
            <w:tcW w:w="540" w:type="dxa"/>
            <w:shd w:val="clear" w:color="auto" w:fill="auto"/>
            <w:vAlign w:val="center"/>
          </w:tcPr>
          <w:p w14:paraId="10ACC02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E53B1E4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7BDC53F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Mortality</w:t>
            </w:r>
          </w:p>
        </w:tc>
        <w:tc>
          <w:tcPr>
            <w:tcW w:w="1615" w:type="dxa"/>
            <w:shd w:val="clear" w:color="auto" w:fill="auto"/>
            <w:vAlign w:val="center"/>
          </w:tcPr>
          <w:p w14:paraId="4E8EFAC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No</w:t>
            </w:r>
          </w:p>
        </w:tc>
      </w:tr>
      <w:tr w:rsidR="00FE5ED4" w:rsidRPr="0038509F" w14:paraId="1D7F3786" w14:textId="77777777" w:rsidTr="00FE5ED4">
        <w:trPr>
          <w:trHeight w:val="3300"/>
        </w:trPr>
        <w:tc>
          <w:tcPr>
            <w:tcW w:w="625" w:type="dxa"/>
            <w:shd w:val="clear" w:color="auto" w:fill="auto"/>
            <w:vAlign w:val="center"/>
            <w:hideMark/>
          </w:tcPr>
          <w:p w14:paraId="1B7A0219" w14:textId="02ABF242" w:rsidR="00442B81" w:rsidRPr="0038509F" w:rsidRDefault="00B018A0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Famous&lt;/Author&gt;&lt;Year&gt;2017&lt;/Year&gt;&lt;RecNum&gt;43&lt;/RecNum&gt;&lt;DisplayText&gt;(10)&lt;/DisplayText&gt;&lt;record&gt;&lt;rec-number&gt;43&lt;/rec-number&gt;&lt;foreign-keys&gt;&lt;key app="EN" db-id="wfz2wzfpa52edcea9se5e99xpveedvaeaawe" timestamp="1592406982" guid="a068c58a-2f4e-4bfc-bfb1-163404406428"&gt;43&lt;/key&gt;&lt;/foreign-keys&gt;&lt;ref-type name="Journal Article"&gt;17&lt;/ref-type&gt;&lt;contributors&gt;&lt;authors&gt;&lt;author&gt;Famous, K.R&lt;/author&gt;&lt;author&gt;Delucchi, K&lt;/author&gt;&lt;author&gt;Ware, L.B&lt;/author&gt;&lt;author&gt;Kangelaris, K.N&lt;/author&gt;&lt;author&gt;Liu, K.D&lt;/author&gt;&lt;author&gt;Thompson, B.T&lt;/author&gt;&lt;author&gt;Calfee, C.S&lt;/author&gt;&lt;/authors&gt;&lt;/contributors&gt;&lt;titles&gt;&lt;title&gt;Acute Respiratory Distress Syndrome Subphenotypes Respond Differently to Randomized Fluid Management Strategy&lt;/title&gt;&lt;secondary-title&gt;Am J Respir Crit Care Med&lt;/secondary-title&gt;&lt;/titles&gt;&lt;periodical&gt;&lt;full-title&gt;Am J Respir Crit Care Med&lt;/full-title&gt;&lt;/periodical&gt;&lt;volume&gt;195&lt;/volume&gt;&lt;number&gt;3&lt;/number&gt;&lt;keywords&gt;&lt;keyword&gt;27513822, PMC5328179, 10.1164/rccm.201603-0645OC, Katie R Famous, Kevin Delucchi, ARDS Network, Biomarkers / blood, Female, Fluid Therapy / methods*, Humans, Logistic Models, Male, Outcome and Process Assessment, Health Care / statistics &amp;amp; numerical dat&lt;/keyword&gt;&lt;/keywords&gt;&lt;dates&gt;&lt;year&gt;2017&lt;/year&gt;&lt;pub-dates&gt;&lt;date&gt;02/01/2017&lt;/date&gt;&lt;/pub-dates&gt;&lt;/dates&gt;&lt;publisher&gt;Am J Respir Crit Care Med&lt;/publisher&gt;&lt;isbn&gt;1535-4970&lt;/isbn&gt;&lt;accession-num&gt;27513822&lt;/accession-num&gt;&lt;urls&gt;&lt;related-urls&gt;&lt;url&gt;https://www.ncbi.nlm.nih.gov/pubmed/27513822&lt;/url&gt;&lt;/related-urls&gt;&lt;/urls&gt;&lt;electronic-resource-num&gt;10.1164/rccm.201603-0645OC&lt;/electronic-resource-num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10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  <w:hideMark/>
          </w:tcPr>
          <w:p w14:paraId="32AF46A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Famous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9358E9F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66AD0E1A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Am J Respir Crit Care Med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1802D8F5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linical and biological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4049FCDB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Latent class analysis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71762CD4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RCTs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5DA2C7F6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Derived: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 xml:space="preserve">  FACTT: 1000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Validated: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 xml:space="preserve">   FACTT:1000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 xml:space="preserve">   ARMA: 473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 xml:space="preserve">   ALVEOLI: 549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48DE077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Adult ARDS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08D0B3E0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49915DD5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  <w:hideMark/>
          </w:tcPr>
          <w:p w14:paraId="68C99CD4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60 day mortality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2. 90 day mortality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3. Ventilator free days</w:t>
            </w:r>
          </w:p>
        </w:tc>
        <w:tc>
          <w:tcPr>
            <w:tcW w:w="1615" w:type="dxa"/>
            <w:shd w:val="clear" w:color="auto" w:fill="auto"/>
            <w:vAlign w:val="center"/>
            <w:hideMark/>
          </w:tcPr>
          <w:p w14:paraId="199252C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Subphenotype and fluid management strategy for mortality (positive);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2. Subphenotype and fluid management strategy for ventilator - free days (negative);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3. Subphenotype and cathetertype for mortality or forventilator-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lastRenderedPageBreak/>
              <w:t>free days (negative)</w:t>
            </w:r>
          </w:p>
        </w:tc>
      </w:tr>
      <w:tr w:rsidR="00FE5ED4" w:rsidRPr="0038509F" w14:paraId="1F4BD74C" w14:textId="77777777" w:rsidTr="008A44CB">
        <w:trPr>
          <w:trHeight w:val="900"/>
        </w:trPr>
        <w:tc>
          <w:tcPr>
            <w:tcW w:w="625" w:type="dxa"/>
            <w:shd w:val="clear" w:color="auto" w:fill="auto"/>
            <w:vAlign w:val="center"/>
            <w:hideMark/>
          </w:tcPr>
          <w:p w14:paraId="3481DA3C" w14:textId="39825307" w:rsidR="00442B81" w:rsidRPr="0038509F" w:rsidRDefault="003018D9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lastRenderedPageBreak/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Scicluna&lt;/Author&gt;&lt;Year&gt;2017&lt;/Year&gt;&lt;RecNum&gt;44&lt;/RecNum&gt;&lt;DisplayText&gt;(11)&lt;/DisplayText&gt;&lt;record&gt;&lt;rec-number&gt;44&lt;/rec-number&gt;&lt;foreign-keys&gt;&lt;key app="EN" db-id="wfz2wzfpa52edcea9se5e99xpveedvaeaawe" timestamp="1592407145" guid="edea6c0e-694b-4d3c-9e2e-7fef6fe01379"&gt;44&lt;/key&gt;&lt;/foreign-keys&gt;&lt;ref-type name="Journal Article"&gt;17&lt;/ref-type&gt;&lt;contributors&gt;&lt;authors&gt;&lt;author&gt;Scicluna, B.P&lt;/author&gt;&lt;author&gt;van Vught, L.A&lt;/author&gt;&lt;author&gt;Zwinderman, A.H&lt;/author&gt;&lt;author&gt;Wiewel, M.A&lt;/author&gt;&lt;author&gt;Davenport, E.E&lt;/author&gt;&lt;author&gt;Burnham, K.L&lt;/author&gt;&lt;author&gt;Nürnberg, P&lt;/author&gt;&lt;author&gt;Schultz, M.J&lt;/author&gt;&lt;author&gt;Horn, J&lt;/author&gt;&lt;author&gt;Cremer, O.L&lt;/author&gt;&lt;author&gt;Bonten, M.J&lt;/author&gt;&lt;author&gt;Hinds, CJ.&lt;/author&gt;&lt;author&gt;Wong, H.R&lt;/author&gt;&lt;author&gt;Knight, J.C&lt;/author&gt;&lt;author&gt;van der Poll, T&lt;/author&gt;&lt;/authors&gt;&lt;/contributors&gt;&lt;titles&gt;&lt;title&gt;Classification of Patients With Sepsis According to Blood Genomic Endotype: A Prospective Cohort Study&lt;/title&gt;&lt;secondary-title&gt;Lancet Respir Med&lt;/secondary-title&gt;&lt;/titles&gt;&lt;periodical&gt;&lt;full-title&gt;Lancet Respir Med&lt;/full-title&gt;&lt;/periodical&gt;&lt;volume&gt;5&lt;/volume&gt;&lt;number&gt;10&lt;/number&gt;&lt;keywords&gt;&lt;keyword&gt;28864056, 10.1016/S2213-2600(17)30294-1, Brendon P Scicluna, Lonneke A van Vught, MARS consortium, Aged, Community-Acquired Infections / complications, Community-Acquired Infections / genetics, Female, Gene Expression Profiling, Genetic Markers, Genome-&lt;/keyword&gt;&lt;/keywords&gt;&lt;dates&gt;&lt;year&gt;2017&lt;/year&gt;&lt;pub-dates&gt;&lt;date&gt;2017 Oct&lt;/date&gt;&lt;/pub-dates&gt;&lt;/dates&gt;&lt;publisher&gt;Lancet Respir Med&lt;/publisher&gt;&lt;isbn&gt;2213-2619&lt;/isbn&gt;&lt;accession-num&gt;28864056&lt;/accession-num&gt;&lt;urls&gt;&lt;related-urls&gt;&lt;url&gt;https://www.ncbi.nlm.nih.gov/pubmed/28864056&lt;/url&gt;&lt;/related-urls&gt;&lt;/urls&gt;&lt;electronic-resource-num&gt;10.1016/S2213-2600(17)30294-1&lt;/electronic-resource-num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11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  <w:hideMark/>
          </w:tcPr>
          <w:p w14:paraId="749DFF5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Scicluna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6C5AB59A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6EF5C9E8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Lancet Respir Med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664FB7F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Genomic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1B50CA0F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Unsupervised consensus clustering method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056460B1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ohort data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76DE2576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Derived: 306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First validation: 216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Second validation: 265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435024CA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Adult sepsis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74A03C36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4232D3D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  <w:hideMark/>
          </w:tcPr>
          <w:p w14:paraId="32F67CA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28 day mortality</w:t>
            </w:r>
          </w:p>
        </w:tc>
        <w:tc>
          <w:tcPr>
            <w:tcW w:w="1615" w:type="dxa"/>
            <w:shd w:val="clear" w:color="auto" w:fill="auto"/>
            <w:vAlign w:val="center"/>
            <w:hideMark/>
          </w:tcPr>
          <w:p w14:paraId="35191BCA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No</w:t>
            </w:r>
          </w:p>
        </w:tc>
      </w:tr>
      <w:tr w:rsidR="00FE5ED4" w:rsidRPr="0038509F" w14:paraId="6B12425C" w14:textId="77777777" w:rsidTr="008A44CB">
        <w:trPr>
          <w:trHeight w:val="900"/>
        </w:trPr>
        <w:tc>
          <w:tcPr>
            <w:tcW w:w="625" w:type="dxa"/>
            <w:shd w:val="clear" w:color="auto" w:fill="auto"/>
            <w:vAlign w:val="center"/>
          </w:tcPr>
          <w:p w14:paraId="3B8F39F4" w14:textId="19A3473D" w:rsidR="00442B81" w:rsidRDefault="003018D9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Burnham&lt;/Author&gt;&lt;Year&gt;2017&lt;/Year&gt;&lt;RecNum&gt;6&lt;/RecNum&gt;&lt;DisplayText&gt;(12)&lt;/DisplayText&gt;&lt;record&gt;&lt;rec-number&gt;6&lt;/rec-number&gt;&lt;foreign-keys&gt;&lt;key app="EN" db-id="wfz2wzfpa52edcea9se5e99xpveedvaeaawe" timestamp="1589892926" guid="10ab22b1-7d55-481d-aa4a-28521fcd1cb9"&gt;6&lt;/key&gt;&lt;/foreign-keys&gt;&lt;ref-type name="Journal Article"&gt;17&lt;/ref-type&gt;&lt;contributors&gt;&lt;authors&gt;&lt;author&gt;Burnham, K. L.&lt;/author&gt;&lt;author&gt;Davenport, E. E.&lt;/author&gt;&lt;author&gt;Radhakrishnan, J.&lt;/author&gt;&lt;author&gt;Humburg, P.&lt;/author&gt;&lt;author&gt;Gordon, A. C.&lt;/author&gt;&lt;author&gt;Hutton, P.&lt;/author&gt;&lt;author&gt;Svoren-Jabalera, E.&lt;/author&gt;&lt;author&gt;Garrard, C.&lt;/author&gt;&lt;author&gt;Hill, A. V. S.&lt;/author&gt;&lt;author&gt;Hinds, C. J.&lt;/author&gt;&lt;author&gt;Knight, J. C.&lt;/author&gt;&lt;/authors&gt;&lt;/contributors&gt;&lt;titles&gt;&lt;title&gt;Shared and Distinct Aspects of the Sepsis Transcriptomic Response to Fecal Peritonitis and Pneumonia&lt;/title&gt;&lt;secondary-title&gt;Am J Respir Crit Care Med&lt;/secondary-title&gt;&lt;/titles&gt;&lt;periodical&gt;&lt;full-title&gt;Am J Respir Crit Care Med&lt;/full-title&gt;&lt;/periodical&gt;&lt;pages&gt;328-339&lt;/pages&gt;&lt;volume&gt;196&lt;/volume&gt;&lt;number&gt;3&lt;/number&gt;&lt;keywords&gt;&lt;keyword&gt;Aged&lt;/keyword&gt;&lt;keyword&gt;Community-Acquired Infections&lt;/keyword&gt;&lt;keyword&gt;Feces&lt;/keyword&gt;&lt;keyword&gt;Female&lt;/keyword&gt;&lt;keyword&gt;Gene Expression Profiling&lt;/keyword&gt;&lt;keyword&gt;Humans&lt;/keyword&gt;&lt;keyword&gt;Male&lt;/keyword&gt;&lt;keyword&gt;Middle Aged&lt;/keyword&gt;&lt;keyword&gt;Peritonitis&lt;/keyword&gt;&lt;keyword&gt;Pneumonia&lt;/keyword&gt;&lt;keyword&gt;Prospective Studies&lt;/keyword&gt;&lt;keyword&gt;Sepsis&lt;/keyword&gt;&lt;keyword&gt;Transcriptome&lt;/keyword&gt;&lt;keyword&gt;gene expression&lt;/keyword&gt;&lt;keyword&gt;immune&lt;/keyword&gt;&lt;keyword&gt;patient stratification&lt;/keyword&gt;&lt;keyword&gt;septic&lt;/keyword&gt;&lt;/keywords&gt;&lt;dates&gt;&lt;year&gt;2017&lt;/year&gt;&lt;pub-dates&gt;&lt;date&gt;08&lt;/date&gt;&lt;/pub-dates&gt;&lt;/dates&gt;&lt;isbn&gt;1535-4970&lt;/isbn&gt;&lt;accession-num&gt;28036233&lt;/accession-num&gt;&lt;urls&gt;&lt;related-urls&gt;&lt;url&gt;https://www.ncbi.nlm.nih.gov/pubmed/28036233&lt;/url&gt;&lt;/related-urls&gt;&lt;/urls&gt;&lt;custom2&gt;PMC5549866&lt;/custom2&gt;&lt;electronic-resource-num&gt;10.1164/rccm.201608-1685OC&lt;/electronic-resource-num&gt;&lt;language&gt;eng&lt;/language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12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</w:tcPr>
          <w:p w14:paraId="00AF1A1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Burnham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58888CAA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09894B53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Am J Respir Crit Care Med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731B6DD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Genomic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7E52B8C2" w14:textId="77777777" w:rsidR="00442B81" w:rsidRPr="00BF6D8A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G</w:t>
            </w:r>
            <w:r w:rsidRPr="00BF6D8A">
              <w:rPr>
                <w:rFonts w:ascii="Corbel" w:hAnsi="Corbel" w:cs="Arial"/>
                <w:color w:val="000000"/>
                <w:sz w:val="20"/>
                <w:szCs w:val="20"/>
              </w:rPr>
              <w:t>enome-wide gene expression profiling</w:t>
            </w:r>
          </w:p>
          <w:p w14:paraId="4686E5E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</w:p>
        </w:tc>
        <w:tc>
          <w:tcPr>
            <w:tcW w:w="1080" w:type="dxa"/>
            <w:shd w:val="clear" w:color="auto" w:fill="auto"/>
            <w:vAlign w:val="center"/>
          </w:tcPr>
          <w:p w14:paraId="402DEF3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Cohort data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D3FAC5C" w14:textId="77777777" w:rsidR="00442B81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 xml:space="preserve">Fecal peritonitis: 117 </w:t>
            </w:r>
          </w:p>
          <w:p w14:paraId="4EC41DE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Pneumonia:  126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54BC615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Adult sepsis due to  fecal peritonitis or community-acquired pneumonia</w:t>
            </w:r>
          </w:p>
        </w:tc>
        <w:tc>
          <w:tcPr>
            <w:tcW w:w="540" w:type="dxa"/>
            <w:shd w:val="clear" w:color="auto" w:fill="auto"/>
            <w:vAlign w:val="center"/>
          </w:tcPr>
          <w:p w14:paraId="59EF1D7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5498C4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196A4C2" w14:textId="77777777" w:rsidR="00442B81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</w:p>
          <w:p w14:paraId="7B3B65B6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1. 14 day mortality</w:t>
            </w:r>
          </w:p>
        </w:tc>
        <w:tc>
          <w:tcPr>
            <w:tcW w:w="1615" w:type="dxa"/>
            <w:shd w:val="clear" w:color="auto" w:fill="auto"/>
            <w:vAlign w:val="center"/>
          </w:tcPr>
          <w:p w14:paraId="30BA030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No</w:t>
            </w:r>
          </w:p>
        </w:tc>
      </w:tr>
      <w:tr w:rsidR="00FE5ED4" w:rsidRPr="0038509F" w14:paraId="27683C6D" w14:textId="77777777" w:rsidTr="00FE5ED4">
        <w:trPr>
          <w:trHeight w:val="1800"/>
        </w:trPr>
        <w:tc>
          <w:tcPr>
            <w:tcW w:w="625" w:type="dxa"/>
            <w:shd w:val="clear" w:color="auto" w:fill="auto"/>
            <w:vAlign w:val="center"/>
            <w:hideMark/>
          </w:tcPr>
          <w:p w14:paraId="3688AD12" w14:textId="13CDBD4D" w:rsidR="00442B81" w:rsidRPr="0038509F" w:rsidRDefault="003018D9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Gårdlund&lt;/Author&gt;&lt;Year&gt;2018&lt;/Year&gt;&lt;RecNum&gt;45&lt;/RecNum&gt;&lt;DisplayText&gt;(13)&lt;/DisplayText&gt;&lt;record&gt;&lt;rec-number&gt;45&lt;/rec-number&gt;&lt;foreign-keys&gt;&lt;key app="EN" db-id="wfz2wzfpa52edcea9se5e99xpveedvaeaawe" timestamp="1592407426" guid="ee00826e-cdd9-476b-b304-0e946242fb60"&gt;45&lt;/key&gt;&lt;/foreign-keys&gt;&lt;ref-type name="Journal Article"&gt;17&lt;/ref-type&gt;&lt;contributors&gt;&lt;authors&gt;&lt;author&gt;Gårdlund, B&lt;/author&gt;&lt;author&gt;Dmitrieva, N.O&lt;/author&gt;&lt;author&gt;Pieper, C.F&lt;/author&gt;&lt;author&gt;Finfer, S&lt;/author&gt;&lt;author&gt;Marshall, J.C&lt;/author&gt;&lt;author&gt;Taylor Thompson, B&lt;/author&gt;&lt;/authors&gt;&lt;/contributors&gt;&lt;titles&gt;&lt;title&gt;Six Subphenotypes in Septic Shock: Latent Class Analysis of the PROWESS Shock Study&lt;/title&gt;&lt;secondary-title&gt;J Crit Care&lt;/secondary-title&gt;&lt;/titles&gt;&lt;periodical&gt;&lt;full-title&gt;J Crit Care&lt;/full-title&gt;&lt;/periodical&gt;&lt;volume&gt;47&lt;/volume&gt;&lt;keywords&gt;&lt;keyword&gt;29933169, 10.1016/j.jcrc.2018.06.012, Bengt Gårdlund, Natalia O Dmitrieva, B Taylor Thompson, Adult, Cohort Studies, Data Interpretation, Statistical, Female, Hemodynamics, Humans, Kaplan-Meier Estimate, Latent Class Analysis*, Male, Middle Aged, Multip&lt;/keyword&gt;&lt;/keywords&gt;&lt;dates&gt;&lt;year&gt;2018&lt;/year&gt;&lt;pub-dates&gt;&lt;date&gt;2018 Oct&lt;/date&gt;&lt;/pub-dates&gt;&lt;/dates&gt;&lt;publisher&gt;J Crit Care&lt;/publisher&gt;&lt;isbn&gt;1557-8615&lt;/isbn&gt;&lt;accession-num&gt;29933169&lt;/accession-num&gt;&lt;urls&gt;&lt;related-urls&gt;&lt;url&gt;https://www.ncbi.nlm.nih.gov/pubmed/29933169&lt;/url&gt;&lt;/related-urls&gt;&lt;/urls&gt;&lt;electronic-resource-num&gt;10.1016/j.jcrc.2018.06.012&lt;/electronic-resource-num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13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  <w:hideMark/>
          </w:tcPr>
          <w:p w14:paraId="346469E0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Gardlund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B3E842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78609478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J Crit Care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2C2CCAAA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linical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4D67940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Latent class analysis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19A6BA3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2C41C7F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1696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72A1F4BF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Adult septic shock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4A373A4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43C459A4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  <w:hideMark/>
          </w:tcPr>
          <w:p w14:paraId="5EAFAED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90 day mortality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2. 28 day mortality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3. Ventilator free days (from 28 days)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 xml:space="preserve">4. Vasopressor free days (from 28 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lastRenderedPageBreak/>
              <w:t>days)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5. CRRT free days (from 28 days)</w:t>
            </w:r>
          </w:p>
        </w:tc>
        <w:tc>
          <w:tcPr>
            <w:tcW w:w="1615" w:type="dxa"/>
            <w:shd w:val="clear" w:color="auto" w:fill="auto"/>
            <w:vAlign w:val="center"/>
            <w:hideMark/>
          </w:tcPr>
          <w:p w14:paraId="14D4164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lastRenderedPageBreak/>
              <w:t xml:space="preserve">Yes 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Subphenotypes and rhAPC treatment for 28 day and 90 day survival (negative)</w:t>
            </w:r>
          </w:p>
        </w:tc>
      </w:tr>
      <w:tr w:rsidR="00FE5ED4" w:rsidRPr="0038509F" w14:paraId="0CAD99A8" w14:textId="77777777" w:rsidTr="008A44CB">
        <w:trPr>
          <w:trHeight w:val="900"/>
        </w:trPr>
        <w:tc>
          <w:tcPr>
            <w:tcW w:w="625" w:type="dxa"/>
            <w:shd w:val="clear" w:color="auto" w:fill="auto"/>
            <w:vAlign w:val="center"/>
            <w:hideMark/>
          </w:tcPr>
          <w:p w14:paraId="64E2DAC4" w14:textId="716BB187" w:rsidR="00442B81" w:rsidRPr="0038509F" w:rsidRDefault="00D52974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Td2VlbmV5PC9BdXRob3I+PFllYXI+MjAxODwvWWVhcj48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</w:fldData>
              </w:fldCha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Td2VlbmV5PC9BdXRob3I+PFllYXI+MjAxODwvWWVhcj48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</w:fldData>
              </w:fldCha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14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  <w:hideMark/>
          </w:tcPr>
          <w:p w14:paraId="6DEF81B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Sweeney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18514F7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02630C76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Crit Care Med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2CE1B820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Genomic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6A617260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Ombined Mapping of Multiple clUsteriNg ALgorithms (COMMUNAL)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376DBA0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ohort data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07872ACA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Derived: 700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Validated: 600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6781455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 xml:space="preserve"> Bacterial sepsis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654E497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0766184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Inhospital</w:t>
            </w:r>
          </w:p>
        </w:tc>
        <w:tc>
          <w:tcPr>
            <w:tcW w:w="1350" w:type="dxa"/>
            <w:shd w:val="clear" w:color="auto" w:fill="auto"/>
            <w:vAlign w:val="center"/>
            <w:hideMark/>
          </w:tcPr>
          <w:p w14:paraId="72BF1E4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30 day mortality</w:t>
            </w:r>
          </w:p>
        </w:tc>
        <w:tc>
          <w:tcPr>
            <w:tcW w:w="1615" w:type="dxa"/>
            <w:shd w:val="clear" w:color="auto" w:fill="auto"/>
            <w:vAlign w:val="center"/>
            <w:hideMark/>
          </w:tcPr>
          <w:p w14:paraId="28F9A7F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No</w:t>
            </w:r>
          </w:p>
        </w:tc>
      </w:tr>
      <w:tr w:rsidR="00FE5ED4" w:rsidRPr="0038509F" w14:paraId="2064656A" w14:textId="77777777" w:rsidTr="00FE5ED4">
        <w:trPr>
          <w:trHeight w:val="1500"/>
        </w:trPr>
        <w:tc>
          <w:tcPr>
            <w:tcW w:w="625" w:type="dxa"/>
            <w:shd w:val="clear" w:color="auto" w:fill="auto"/>
            <w:vAlign w:val="center"/>
            <w:hideMark/>
          </w:tcPr>
          <w:p w14:paraId="7AEC7D39" w14:textId="4469E7E1" w:rsidR="00442B81" w:rsidRPr="0038509F" w:rsidRDefault="00D52974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Sinha&lt;/Author&gt;&lt;Year&gt;2018&lt;/Year&gt;&lt;RecNum&gt;46&lt;/RecNum&gt;&lt;DisplayText&gt;(15)&lt;/DisplayText&gt;&lt;record&gt;&lt;rec-number&gt;46&lt;/rec-number&gt;&lt;foreign-keys&gt;&lt;key app="EN" db-id="wfz2wzfpa52edcea9se5e99xpveedvaeaawe" timestamp="1592408326" guid="17f03323-9cc4-41e1-8462-a413e50e0eb3"&gt;46&lt;/key&gt;&lt;/foreign-keys&gt;&lt;ref-type name="Journal Article"&gt;17&lt;/ref-type&gt;&lt;contributors&gt;&lt;authors&gt;&lt;author&gt;Sinha, P&lt;/author&gt;&lt;author&gt;Delucchi, K.L&lt;/author&gt;&lt;author&gt;Thompson, B.T&lt;/author&gt;&lt;author&gt;McAuley, D.F&lt;/author&gt;&lt;author&gt;Matthay, M.A&lt;/author&gt;&lt;author&gt;Calfee, C.S&lt;/author&gt;&lt;/authors&gt;&lt;/contributors&gt;&lt;titles&gt;&lt;title&gt;Latent Class Analysis of ARDS Subphenotypes: A Secondary Analysis of the Statins for Acutely Injured Lungs From Sepsis (SAILS) Study&lt;/title&gt;&lt;secondary-title&gt;Intens Care Med&lt;/secondary-title&gt;&lt;/titles&gt;&lt;periodical&gt;&lt;full-title&gt;Intens Care Med&lt;/full-title&gt;&lt;/periodical&gt;&lt;volume&gt;44&lt;/volume&gt;&lt;number&gt;11&lt;/number&gt;&lt;keywords&gt;&lt;keyword&gt;30291376, PMC6317524, 10.1007/s00134-018-5378-3, Pratik Sinha, Kevin L Delucchi, NHLBI ARDS Network, Acute Lung Injury / drug therapy*, Acute Lung Injury / etiology, Acute Lung Injury / mortality*, Adult, Aged, Cohort Studies, Female, Humans, Hydroxymet&lt;/keyword&gt;&lt;/keywords&gt;&lt;dates&gt;&lt;year&gt;2018&lt;/year&gt;&lt;pub-dates&gt;&lt;date&gt;2018 Nov&lt;/date&gt;&lt;/pub-dates&gt;&lt;/dates&gt;&lt;publisher&gt;Intens Care Med&lt;/publisher&gt;&lt;isbn&gt;1432-1238&lt;/isbn&gt;&lt;accession-num&gt;30291376&lt;/accession-num&gt;&lt;urls&gt;&lt;related-urls&gt;&lt;url&gt;https://www.ncbi.nlm.nih.gov/pubmed/30291376&lt;/url&gt;&lt;/related-urls&gt;&lt;/urls&gt;&lt;electronic-resource-num&gt;10.1007/s00134-018-5378-3&lt;/electronic-resource-num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15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  <w:hideMark/>
          </w:tcPr>
          <w:p w14:paraId="5D8CE094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Sinha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09064C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3E763BE5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Intensive Care Med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58E49CBA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linical and biological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555D7D6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Latent class analysis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7EA0156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5E630E5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745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19297F9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 xml:space="preserve">Adult sepsis-associated ARDS 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68116E5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7FC3FF2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  <w:hideMark/>
          </w:tcPr>
          <w:p w14:paraId="1D20C122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60 day mortality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2. 90 day mortality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3. Ventilator free days</w:t>
            </w:r>
          </w:p>
        </w:tc>
        <w:tc>
          <w:tcPr>
            <w:tcW w:w="1615" w:type="dxa"/>
            <w:shd w:val="clear" w:color="auto" w:fill="auto"/>
            <w:vAlign w:val="center"/>
            <w:hideMark/>
          </w:tcPr>
          <w:p w14:paraId="0C9DE4EF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Subphenotype and rosuvastatin for 60 day, 90 day mortality or for ventilator-free days (negative)</w:t>
            </w:r>
          </w:p>
        </w:tc>
      </w:tr>
      <w:tr w:rsidR="00FE5ED4" w:rsidRPr="0038509F" w14:paraId="071E016D" w14:textId="77777777" w:rsidTr="00FE5ED4">
        <w:trPr>
          <w:trHeight w:val="1500"/>
        </w:trPr>
        <w:tc>
          <w:tcPr>
            <w:tcW w:w="625" w:type="dxa"/>
            <w:shd w:val="clear" w:color="auto" w:fill="auto"/>
            <w:vAlign w:val="center"/>
            <w:hideMark/>
          </w:tcPr>
          <w:p w14:paraId="46935D03" w14:textId="37E2B4CF" w:rsidR="00442B81" w:rsidRPr="0038509F" w:rsidRDefault="00D52974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Calfee&lt;/Author&gt;&lt;Year&gt;2018&lt;/Year&gt;&lt;RecNum&gt;47&lt;/RecNum&gt;&lt;DisplayText&gt;(16)&lt;/DisplayText&gt;&lt;record&gt;&lt;rec-number&gt;47&lt;/rec-number&gt;&lt;foreign-keys&gt;&lt;key app="EN" db-id="wfz2wzfpa52edcea9se5e99xpveedvaeaawe" timestamp="1592408460" guid="e4b227ff-040d-4831-9dc8-83a45c6aaee4"&gt;47&lt;/key&gt;&lt;/foreign-keys&gt;&lt;ref-type name="Journal Article"&gt;17&lt;/ref-type&gt;&lt;contributors&gt;&lt;authors&gt;&lt;author&gt;Calfee, C.S&lt;/author&gt;&lt;author&gt;Delucchi, K.L&lt;/author&gt;&lt;author&gt;Sinha, P&lt;/author&gt;&lt;author&gt;Matthay, M.A&lt;/author&gt;&lt;author&gt;Hackett, J&lt;/author&gt;&lt;author&gt;Shankar-Hari, M&lt;/author&gt;&lt;author&gt;McDowell, C&lt;/author&gt;&lt;author&gt;Laffey, J.G&lt;/author&gt;&lt;author&gt;O&amp;apos;Kane, C.M&lt;/author&gt;&lt;author&gt;McAuley, D.F&lt;/author&gt;&lt;/authors&gt;&lt;/contributors&gt;&lt;titles&gt;&lt;title&gt;Acute Respiratory Distress Syndrome Subphenotypes and Differential Response to Simvastatin: Secondary Analysis of a Randomised Controlled Trial&lt;/title&gt;&lt;secondary-title&gt;Lancet Respir Med&lt;/secondary-title&gt;&lt;/titles&gt;&lt;periodical&gt;&lt;full-title&gt;Lancet Respir Med&lt;/full-title&gt;&lt;/periodical&gt;&lt;volume&gt;6&lt;/volume&gt;&lt;number&gt;9&lt;/number&gt;&lt;keywords&gt;&lt;keyword&gt;30078618, PMC6201750, 10.1016/S2213-2600(18)30177-2, Carolyn S Calfee, Kevin L Delucchi, Irish Critical Care Trials Group, Adult, Aged, Double-Blind Method, Female, Humans, Hydroxymethylglutaryl-CoA Reductase Inhibitors / administration &amp;amp; dosage*, Male,&lt;/keyword&gt;&lt;/keywords&gt;&lt;dates&gt;&lt;year&gt;2018&lt;/year&gt;&lt;pub-dates&gt;&lt;date&gt;2018 Sep&lt;/date&gt;&lt;/pub-dates&gt;&lt;/dates&gt;&lt;publisher&gt;Lancet Respir Med&lt;/publisher&gt;&lt;isbn&gt;2213-2619&lt;/isbn&gt;&lt;accession-num&gt;30078618&lt;/accession-num&gt;&lt;urls&gt;&lt;related-urls&gt;&lt;url&gt;https://www.ncbi.nlm.nih.gov/pubmed/30078618&lt;/url&gt;&lt;/related-urls&gt;&lt;/urls&gt;&lt;electronic-resource-num&gt;10.1016/S2213-2600(18)30177-2&lt;/electronic-resource-num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16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  <w:hideMark/>
          </w:tcPr>
          <w:p w14:paraId="1E641D33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alfee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1C0F09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61DA9A22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Lancet Respir Med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1A57FCE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linical and biological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3C8EA9C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Latent class analysis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4814DC90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635E57E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540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355F1FB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Adult ARDS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1D50B7C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3CA7104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  <w:hideMark/>
          </w:tcPr>
          <w:p w14:paraId="70285C7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28 day mortality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2. 90 day mortality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3. Ventilator free days</w:t>
            </w:r>
          </w:p>
        </w:tc>
        <w:tc>
          <w:tcPr>
            <w:tcW w:w="1615" w:type="dxa"/>
            <w:shd w:val="clear" w:color="auto" w:fill="auto"/>
            <w:vAlign w:val="center"/>
            <w:hideMark/>
          </w:tcPr>
          <w:p w14:paraId="577037EA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Subphenotype and simvastatin for 28 day, 90 day mortality or for ventilator-free days (positive)</w:t>
            </w:r>
          </w:p>
        </w:tc>
      </w:tr>
      <w:tr w:rsidR="00FE5ED4" w:rsidRPr="0038509F" w14:paraId="01B71F5F" w14:textId="77777777" w:rsidTr="00FE5ED4">
        <w:trPr>
          <w:trHeight w:val="1800"/>
        </w:trPr>
        <w:tc>
          <w:tcPr>
            <w:tcW w:w="625" w:type="dxa"/>
            <w:shd w:val="clear" w:color="auto" w:fill="auto"/>
            <w:vAlign w:val="center"/>
            <w:hideMark/>
          </w:tcPr>
          <w:p w14:paraId="252957EA" w14:textId="439DD8E9" w:rsidR="00442B81" w:rsidRPr="0038509F" w:rsidRDefault="00D52974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Zhang&lt;/Author&gt;&lt;Year&gt;2018&lt;/Year&gt;&lt;RecNum&gt;48&lt;/RecNum&gt;&lt;DisplayText&gt;(17)&lt;/DisplayText&gt;&lt;record&gt;&lt;rec-number&gt;48&lt;/rec-number&gt;&lt;foreign-keys&gt;&lt;key app="EN" db-id="wfz2wzfpa52edcea9se5e99xpveedvaeaawe" timestamp="1592408529" guid="46bfd7de-d7e7-45a4-b111-182d98ea9bd5"&gt;48&lt;/key&gt;&lt;/foreign-keys&gt;&lt;ref-type name="Journal Article"&gt;17&lt;/ref-type&gt;&lt;contributors&gt;&lt;authors&gt;&lt;author&gt;Zhang, Z&lt;/author&gt;&lt;author&gt;Zhang, G&lt;/author&gt;&lt;author&gt;Goyal, H&lt;/author&gt;&lt;author&gt;Mo, L&lt;/author&gt;&lt;author&gt;Hong, Y&lt;/author&gt;&lt;/authors&gt;&lt;/contributors&gt;&lt;titles&gt;&lt;title&gt;Identification of Subclasses of Sepsis That Showed Different Clinical Outcomes and Responses to Amount of Fluid Resuscitation: A Latent Profile Analysis&lt;/title&gt;&lt;secondary-title&gt;Crit Care&lt;/secondary-title&gt;&lt;/titles&gt;&lt;periodical&gt;&lt;full-title&gt;Crit Care&lt;/full-title&gt;&lt;/periodical&gt;&lt;volume&gt;22&lt;/volume&gt;&lt;number&gt;1&lt;/number&gt;&lt;keywords&gt;&lt;keyword&gt;30563548, PMC6299613, 10.1186/s13054-018-2279-3, Zhongheng Zhang, Gensheng Zhang, Yucai Hong, Aged, Female, Fluid Therapy / methods*, Fluid Therapy / standards, Fluid Therapy / statistics &amp;amp; numerical data, Humans, Intensive Care Units / organization &amp;amp; a&lt;/keyword&gt;&lt;/keywords&gt;&lt;dates&gt;&lt;year&gt;2018&lt;/year&gt;&lt;pub-dates&gt;&lt;date&gt;12/18/2018&lt;/date&gt;&lt;/pub-dates&gt;&lt;/dates&gt;&lt;publisher&gt;Crit Care&lt;/publisher&gt;&lt;isbn&gt;1466-609X&lt;/isbn&gt;&lt;accession-num&gt;30563548&lt;/accession-num&gt;&lt;urls&gt;&lt;related-urls&gt;&lt;url&gt;https://www.ncbi.nlm.nih.gov/pubmed/30563548&lt;/url&gt;&lt;/related-urls&gt;&lt;/urls&gt;&lt;electronic-resource-num&gt;10.1186/s13054-018-2279-3&lt;/electronic-resource-num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17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  <w:hideMark/>
          </w:tcPr>
          <w:p w14:paraId="3E1E7104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Zhang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30E28B75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7E0CDBA5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Critical care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4E53487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linical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6C10036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t>L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atent profile analysis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3D6052A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 xml:space="preserve">Cohort data from MIMIC-III 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334F936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14993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0ED7B6B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Sepsis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048A00A0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3D46A1B0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  <w:hideMark/>
          </w:tcPr>
          <w:p w14:paraId="59B5B32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Hospital mortality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 xml:space="preserve">2. Length of ICU stay 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3. Length of hospital stay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3. 90 - day mortality</w:t>
            </w:r>
          </w:p>
        </w:tc>
        <w:tc>
          <w:tcPr>
            <w:tcW w:w="1615" w:type="dxa"/>
            <w:shd w:val="clear" w:color="auto" w:fill="auto"/>
            <w:vAlign w:val="center"/>
            <w:hideMark/>
          </w:tcPr>
          <w:p w14:paraId="2AA7C82D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Positive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Fluid input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(more fluid inputs were associated with improved outcome in profile 3)</w:t>
            </w:r>
          </w:p>
        </w:tc>
      </w:tr>
      <w:tr w:rsidR="00FE5ED4" w:rsidRPr="0038509F" w14:paraId="1C6EF2CE" w14:textId="77777777" w:rsidTr="00FE5ED4">
        <w:trPr>
          <w:trHeight w:val="2700"/>
        </w:trPr>
        <w:tc>
          <w:tcPr>
            <w:tcW w:w="625" w:type="dxa"/>
            <w:shd w:val="clear" w:color="auto" w:fill="auto"/>
            <w:vAlign w:val="center"/>
            <w:hideMark/>
          </w:tcPr>
          <w:p w14:paraId="693B3BC0" w14:textId="6C351D4D" w:rsidR="00442B81" w:rsidRPr="0038509F" w:rsidRDefault="00D52974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lastRenderedPageBreak/>
              <w:fldChar w:fldCharType="begin">
                <w:fldData xml:space="preserve">PEVuZE5vdGU+PENpdGU+PEF1dGhvcj5Xb25nPC9BdXRob3I+PFllYXI+MjAxODwvWWVhcj48UmVj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</w:fldData>
              </w:fldCha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b25nPC9BdXRob3I+PFllYXI+MjAxODwvWWVhcj48UmVj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</w:fldData>
              </w:fldCha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18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  <w:hideMark/>
          </w:tcPr>
          <w:p w14:paraId="20703675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Wong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0BE5DAB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0C050291" w14:textId="77777777" w:rsidR="00442B81" w:rsidRPr="0038509F" w:rsidRDefault="00442B81" w:rsidP="00442B81">
            <w:pPr>
              <w:rPr>
                <w:rFonts w:ascii="Corbel" w:hAnsi="Corbel" w:cs="Arial"/>
                <w:i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Crit Care Med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374024DB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Genomic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32D2B788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Gene expression score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58D7AB4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ohort data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64D3B370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375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2897C34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Pediatric septic shock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612C453A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7A689D41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PICU</w:t>
            </w:r>
          </w:p>
        </w:tc>
        <w:tc>
          <w:tcPr>
            <w:tcW w:w="1350" w:type="dxa"/>
            <w:shd w:val="clear" w:color="auto" w:fill="auto"/>
            <w:vAlign w:val="center"/>
            <w:hideMark/>
          </w:tcPr>
          <w:p w14:paraId="1A65C8FE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1. Mortality</w:t>
            </w:r>
          </w:p>
        </w:tc>
        <w:tc>
          <w:tcPr>
            <w:tcW w:w="1615" w:type="dxa"/>
            <w:shd w:val="clear" w:color="auto" w:fill="auto"/>
            <w:vAlign w:val="center"/>
            <w:hideMark/>
          </w:tcPr>
          <w:p w14:paraId="4DDC6DD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Yes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corticosteroids (positive)</w:t>
            </w:r>
          </w:p>
        </w:tc>
      </w:tr>
      <w:tr w:rsidR="00FE5ED4" w:rsidRPr="0038509F" w14:paraId="5567817B" w14:textId="77777777" w:rsidTr="00FE5ED4">
        <w:trPr>
          <w:trHeight w:val="300"/>
        </w:trPr>
        <w:tc>
          <w:tcPr>
            <w:tcW w:w="625" w:type="dxa"/>
            <w:shd w:val="clear" w:color="auto" w:fill="auto"/>
            <w:vAlign w:val="center"/>
            <w:hideMark/>
          </w:tcPr>
          <w:p w14:paraId="67657B8F" w14:textId="70C387D6" w:rsidR="00442B81" w:rsidRPr="0038509F" w:rsidRDefault="008A44CB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Seymour&lt;/Author&gt;&lt;Year&gt;2019&lt;/Year&gt;&lt;RecNum&gt;25&lt;/RecNum&gt;&lt;DisplayText&gt;(19)&lt;/DisplayText&gt;&lt;record&gt;&lt;rec-number&gt;25&lt;/rec-number&gt;&lt;foreign-keys&gt;&lt;key app="EN" db-id="wfz2wzfpa52edcea9se5e99xpveedvaeaawe" timestamp="1589893955" guid="1c2940bb-d074-4cbf-a449-392330856e7f"&gt;25&lt;/key&gt;&lt;/foreign-keys&gt;&lt;ref-type name="Journal Article"&gt;17&lt;/ref-type&gt;&lt;contributors&gt;&lt;authors&gt;&lt;author&gt;Christopher W. Seymour&lt;/author&gt;&lt;author&gt;Jason N. Kennedy&lt;/author&gt;&lt;author&gt;Shu Wang&lt;/author&gt;&lt;author&gt;Chung-Chou H. Chang&lt;/author&gt;&lt;author&gt;Corrine F. Elliott&lt;/author&gt;&lt;author&gt;Zhongying Xu&lt;/author&gt;&lt;author&gt;Scott Berry&lt;/author&gt;&lt;author&gt;Gilles Clermont&lt;/author&gt;&lt;author&gt;Gregory Cooper&lt;/author&gt;&lt;author&gt;Hernando Gomez&lt;/author&gt;&lt;author&gt;David T. Huang&lt;/author&gt;&lt;author&gt;John A. Kellum&lt;/author&gt;&lt;author&gt;Qi Mi&lt;/author&gt;&lt;author&gt;Steven M. Opal&lt;/author&gt;&lt;author&gt;Victor Talisa&lt;/author&gt;&lt;author&gt;Tom van der Poll&lt;/author&gt;&lt;author&gt;Shyam Visweswaran&lt;/author&gt;&lt;author&gt;Yoram Vodovotz&lt;/author&gt;&lt;author&gt;Jeremy C. Weiss&lt;/author&gt;&lt;author&gt;Donald M. Yealy&lt;/author&gt;&lt;author&gt;Sachin Yende&lt;/author&gt;&lt;author&gt;Derek C. Angus&lt;/author&gt;&lt;/authors&gt;&lt;/contributors&gt;&lt;titles&gt;&lt;title&gt;Derivation, Validation, and Potential Treatment Implications of Novel Clinical Phenotypes for Sepsis&lt;/title&gt;&lt;secondary-title&gt;J AM Med Assoc&lt;/secondary-title&gt;&lt;/titles&gt;&lt;periodical&gt;&lt;full-title&gt;J AM Med Assoc&lt;/full-title&gt;&lt;/periodical&gt;&lt;pages&gt;2003-2017&lt;/pages&gt;&lt;volume&gt;321&lt;/volume&gt;&lt;number&gt;20&lt;/number&gt;&lt;dates&gt;&lt;year&gt;2019&lt;/year&gt;&lt;/dates&gt;&lt;publisher&gt;American Medical Association&lt;/publisher&gt;&lt;isbn&gt;0098-7484&lt;/isbn&gt;&lt;urls&gt;&lt;related-urls&gt;&lt;url&gt;https://jamanetwork.com/journals/jama/articlepdf/2733996/jama_seymour_2019_oi_190047.pdf&lt;/url&gt;&lt;/related-urls&gt;&lt;/urls&gt;&lt;electronic-resource-num&gt;10.1001/jama.2019.5791&lt;/electronic-resource-num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19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  <w:hideMark/>
          </w:tcPr>
          <w:p w14:paraId="3B421C07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Seymour</w:t>
            </w:r>
          </w:p>
        </w:tc>
        <w:tc>
          <w:tcPr>
            <w:tcW w:w="630" w:type="dxa"/>
            <w:shd w:val="clear" w:color="auto" w:fill="auto"/>
            <w:vAlign w:val="center"/>
            <w:hideMark/>
          </w:tcPr>
          <w:p w14:paraId="723A14C7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2019</w:t>
            </w:r>
          </w:p>
        </w:tc>
        <w:tc>
          <w:tcPr>
            <w:tcW w:w="990" w:type="dxa"/>
            <w:shd w:val="clear" w:color="auto" w:fill="auto"/>
            <w:vAlign w:val="center"/>
            <w:hideMark/>
          </w:tcPr>
          <w:p w14:paraId="393C0723" w14:textId="77777777" w:rsidR="00442B81" w:rsidRPr="0038509F" w:rsidRDefault="00442B81" w:rsidP="00442B81">
            <w:pPr>
              <w:rPr>
                <w:rFonts w:ascii="Corbel" w:hAnsi="Corbel" w:cs="Arial"/>
                <w:i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sz w:val="20"/>
                <w:szCs w:val="20"/>
              </w:rPr>
              <w:t>JAMA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4EEA9278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 xml:space="preserve">Clinical 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1801EDBF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Consensus k means clustering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1D0A7E4C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Cohort data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369BEF25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Derived: 20,189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br/>
              <w:t>Validated: 43,086</w:t>
            </w:r>
          </w:p>
          <w:p w14:paraId="17322780" w14:textId="77777777" w:rsidR="00442B81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 xml:space="preserve">GenIMS: </w:t>
            </w:r>
          </w:p>
          <w:p w14:paraId="7A2210CB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583</w:t>
            </w:r>
          </w:p>
          <w:p w14:paraId="07EB3DE6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ACCESS: 1,706</w:t>
            </w:r>
          </w:p>
          <w:p w14:paraId="66B267A9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PROWESS: 1,690</w:t>
            </w:r>
          </w:p>
          <w:p w14:paraId="653FA6B1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ProCESS: 1,341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55EACE82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Sepsis</w:t>
            </w:r>
          </w:p>
        </w:tc>
        <w:tc>
          <w:tcPr>
            <w:tcW w:w="540" w:type="dxa"/>
            <w:shd w:val="clear" w:color="auto" w:fill="auto"/>
            <w:vAlign w:val="center"/>
            <w:hideMark/>
          </w:tcPr>
          <w:p w14:paraId="2C0134E2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auto"/>
            <w:vAlign w:val="center"/>
            <w:hideMark/>
          </w:tcPr>
          <w:p w14:paraId="45568BE8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Hospital</w:t>
            </w:r>
          </w:p>
        </w:tc>
        <w:tc>
          <w:tcPr>
            <w:tcW w:w="1350" w:type="dxa"/>
            <w:shd w:val="clear" w:color="auto" w:fill="auto"/>
            <w:vAlign w:val="center"/>
            <w:hideMark/>
          </w:tcPr>
          <w:p w14:paraId="244219E6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Yes</w:t>
            </w:r>
          </w:p>
          <w:p w14:paraId="16E8657F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1. 28 day mortality</w:t>
            </w:r>
          </w:p>
          <w:p w14:paraId="6C8A83EA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2. Hospital mortality</w:t>
            </w:r>
          </w:p>
          <w:p w14:paraId="18F38C7D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3. 365 day mortality</w:t>
            </w:r>
          </w:p>
          <w:p w14:paraId="52616137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4. Mechanical ventilation time</w:t>
            </w:r>
          </w:p>
          <w:p w14:paraId="7CDB5198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5. Administration of a vasopressor time</w:t>
            </w:r>
          </w:p>
          <w:p w14:paraId="04D63387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6. Admitted to intensive care unite</w:t>
            </w:r>
          </w:p>
        </w:tc>
        <w:tc>
          <w:tcPr>
            <w:tcW w:w="1615" w:type="dxa"/>
            <w:shd w:val="clear" w:color="auto" w:fill="auto"/>
            <w:vAlign w:val="center"/>
            <w:hideMark/>
          </w:tcPr>
          <w:p w14:paraId="28836689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Yes</w:t>
            </w:r>
          </w:p>
          <w:p w14:paraId="54015ADA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1. ACCESS: Eritoran (positive);</w:t>
            </w:r>
          </w:p>
          <w:p w14:paraId="5307492B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2. PROWESS: Drotrecogin alfa (positive);</w:t>
            </w:r>
          </w:p>
          <w:p w14:paraId="598EC6A5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3. ProCESS: EGDT therapy (positive).</w:t>
            </w:r>
          </w:p>
        </w:tc>
      </w:tr>
      <w:tr w:rsidR="00FE5ED4" w:rsidRPr="0038509F" w14:paraId="584E094A" w14:textId="77777777" w:rsidTr="00FE5ED4">
        <w:trPr>
          <w:trHeight w:val="300"/>
        </w:trPr>
        <w:tc>
          <w:tcPr>
            <w:tcW w:w="625" w:type="dxa"/>
            <w:shd w:val="clear" w:color="auto" w:fill="auto"/>
            <w:vAlign w:val="center"/>
          </w:tcPr>
          <w:p w14:paraId="7EDF27D8" w14:textId="4E2B6779" w:rsidR="00442B81" w:rsidRPr="0038509F" w:rsidRDefault="00D52974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/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&lt;EndNote&gt;&lt;Cite&gt;&lt;Author&gt;Santhakumaran&lt;/Author&gt;&lt;Year&gt;2019&lt;/Year&gt;&lt;RecNum&gt;29&lt;/RecNum&gt;&lt;DisplayText&gt;(20)&lt;/DisplayText&gt;&lt;record&gt;&lt;rec-number&gt;29&lt;/rec-number&gt;&lt;foreign-keys&gt;&lt;key app="EN" db-id="wfz2wzfpa52edcea9se5e99xpveedvaeaawe" timestamp="1589894870" guid="213fda44-d883-4ca4-bb2e-cede473da466"&gt;29&lt;/key&gt;&lt;/foreign-keys&gt;&lt;ref-type name="Journal Article"&gt;17&lt;/ref-type&gt;&lt;contributors&gt;&lt;authors&gt;&lt;author&gt;Shalini Santhakumaran&lt;/author&gt;&lt;author&gt;Anthony Gordon&lt;/author&gt;&lt;author&gt;A. Toby Prevost&lt;/author&gt;&lt;author&gt;Cecilia O’Kane&lt;/author&gt;&lt;author&gt;Daniel F. McAuley&lt;/author&gt;&lt;author&gt;Manu Shankar-Hari&lt;/author&gt;&lt;/authors&gt;&lt;/contributors&gt;&lt;titles&gt;&lt;title&gt;Heterogeneity of treatment effect by baseline risk of mortality in critically ill patients: re-analysis of three recent sepsis and ARDS randomised controlled trials&lt;/title&gt;&lt;secondary-title&gt;Crit Care&lt;/secondary-title&gt;&lt;/titles&gt;&lt;periodical&gt;&lt;full-title&gt;Crit Care&lt;/full-title&gt;&lt;/periodical&gt;&lt;pages&gt;1-9&lt;/pages&gt;&lt;volume&gt;23&lt;/volume&gt;&lt;number&gt;1&lt;/number&gt;&lt;keywords&gt;&lt;keyword&gt;Intensive / Critical Care Medicine&lt;/keyword&gt;&lt;keyword&gt;Emergency Medicine&lt;/keyword&gt;&lt;/keywords&gt;&lt;dates&gt;&lt;year&gt;2019&lt;/year&gt;&lt;pub-dates&gt;&lt;date&gt;2019-05-03&lt;/date&gt;&lt;/pub-dates&gt;&lt;/dates&gt;&lt;publisher&gt;Crit Care&lt;/publisher&gt;&lt;isbn&gt;1364-8535&lt;/isbn&gt;&lt;work-type&gt;OriginalPaper&lt;/work-type&gt;&lt;urls&gt;&lt;related-urls&gt;&lt;url&gt;https://ccforum.biomedcentral.com/articles/10.1186/s13054-019-2446-1&lt;/url&gt;&lt;/related-urls&gt;&lt;/urls&gt;&lt;electronic-resource-num&gt;doi:10.1186/s13054-019-2446-1&lt;/electronic-resource-num&gt;&lt;language&gt;En&lt;/language&gt;&lt;/record&gt;&lt;/Cite&gt;&lt;/EndNote&gt;</w:instrTex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20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</w:tcPr>
          <w:p w14:paraId="52087357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Santhakumaran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293DC3C6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2019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418C3D60" w14:textId="77777777" w:rsidR="00442B81" w:rsidRPr="0038509F" w:rsidRDefault="00442B81" w:rsidP="00442B81">
            <w:pPr>
              <w:rPr>
                <w:rFonts w:ascii="Corbel" w:hAnsi="Corbel" w:cs="Arial"/>
                <w:i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sz w:val="20"/>
                <w:szCs w:val="20"/>
              </w:rPr>
              <w:t>Critical Care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3C1B596D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Clinical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0042845E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Risk based models using APACHE II score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12DCAE7E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371ECEE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VANISH: 409</w:t>
            </w:r>
          </w:p>
          <w:p w14:paraId="33F50FF4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LeoPARDS: 515</w:t>
            </w:r>
          </w:p>
          <w:p w14:paraId="5B71D5FC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HARP-2: 539</w:t>
            </w:r>
          </w:p>
          <w:p w14:paraId="392B164A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</w:p>
        </w:tc>
        <w:tc>
          <w:tcPr>
            <w:tcW w:w="1170" w:type="dxa"/>
            <w:shd w:val="clear" w:color="auto" w:fill="auto"/>
            <w:vAlign w:val="center"/>
          </w:tcPr>
          <w:p w14:paraId="4502E462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Sepsis</w:t>
            </w:r>
          </w:p>
          <w:p w14:paraId="1B0052BA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ARDS</w:t>
            </w:r>
          </w:p>
        </w:tc>
        <w:tc>
          <w:tcPr>
            <w:tcW w:w="540" w:type="dxa"/>
            <w:shd w:val="clear" w:color="auto" w:fill="auto"/>
            <w:vAlign w:val="center"/>
          </w:tcPr>
          <w:p w14:paraId="76727C37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2114313C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EB189F7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No</w:t>
            </w:r>
          </w:p>
        </w:tc>
        <w:tc>
          <w:tcPr>
            <w:tcW w:w="1615" w:type="dxa"/>
            <w:shd w:val="clear" w:color="auto" w:fill="auto"/>
            <w:vAlign w:val="center"/>
          </w:tcPr>
          <w:p w14:paraId="1C0680EE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Yes</w:t>
            </w:r>
          </w:p>
          <w:p w14:paraId="408CE6C7" w14:textId="77777777" w:rsidR="00442B81" w:rsidRPr="0038509F" w:rsidRDefault="00442B81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1.</w:t>
            </w: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 xml:space="preserve"> VANISH: vasopressin (negative), hydrocortisone (negative);</w:t>
            </w:r>
          </w:p>
          <w:p w14:paraId="787E4299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2. LeoPARDS: levosimendan (negative);</w:t>
            </w:r>
          </w:p>
          <w:p w14:paraId="1ECDCD69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3. HARP-2: simvastatin (positive)</w:t>
            </w:r>
          </w:p>
        </w:tc>
      </w:tr>
      <w:tr w:rsidR="00FE5ED4" w:rsidRPr="0038509F" w14:paraId="5DCA8130" w14:textId="77777777" w:rsidTr="00FE5ED4">
        <w:trPr>
          <w:trHeight w:val="300"/>
        </w:trPr>
        <w:tc>
          <w:tcPr>
            <w:tcW w:w="625" w:type="dxa"/>
            <w:shd w:val="clear" w:color="auto" w:fill="auto"/>
            <w:vAlign w:val="center"/>
          </w:tcPr>
          <w:p w14:paraId="44C7350C" w14:textId="1C9BA816" w:rsidR="00442B81" w:rsidRPr="0038509F" w:rsidRDefault="00D52974" w:rsidP="00442B81">
            <w:pPr>
              <w:rPr>
                <w:rFonts w:ascii="Corbel" w:hAnsi="Corbel" w:cs="Arial"/>
                <w:color w:val="000000"/>
                <w:sz w:val="20"/>
                <w:szCs w:val="20"/>
              </w:rPr>
            </w:pPr>
            <w:r>
              <w:rPr>
                <w:rFonts w:ascii="Corbel" w:hAnsi="Corbel" w:cs="Arial"/>
                <w:color w:val="000000"/>
                <w:sz w:val="20"/>
                <w:szCs w:val="20"/>
              </w:rPr>
              <w:lastRenderedPageBreak/>
              <w:fldChar w:fldCharType="begin">
                <w:fldData xml:space="preserve">PEVuZE5vdGU+PENpdGU+PEF1dGhvcj5BbnRjbGlmZmU8L0F1dGhvcj48WWVhcj4yMDE5PC9ZZWFy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</w:fldData>
              </w:fldCha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 </w:instrText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bnRjbGlmZmU8L0F1dGhvcj48WWVhcj4yMDE5PC9ZZWFy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</w:fldData>
              </w:fldCha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</w:r>
            <w:r w:rsidR="006F62E1"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separate"/>
            </w:r>
            <w:r w:rsidR="006F62E1">
              <w:rPr>
                <w:rFonts w:ascii="Corbel" w:hAnsi="Corbel" w:cs="Arial"/>
                <w:noProof/>
                <w:color w:val="000000"/>
                <w:sz w:val="20"/>
                <w:szCs w:val="20"/>
              </w:rPr>
              <w:t>(21)</w:t>
            </w:r>
            <w:r>
              <w:rPr>
                <w:rFonts w:ascii="Corbel" w:hAnsi="Corbel" w:cs="Arial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620" w:type="dxa"/>
            <w:shd w:val="clear" w:color="auto" w:fill="auto"/>
            <w:vAlign w:val="center"/>
          </w:tcPr>
          <w:p w14:paraId="294AED0B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Antcliffe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3A74971D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2019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25D5FE64" w14:textId="77777777" w:rsidR="00442B81" w:rsidRPr="0038509F" w:rsidRDefault="00442B81" w:rsidP="00442B81">
            <w:pPr>
              <w:rPr>
                <w:rFonts w:ascii="Corbel" w:hAnsi="Corbel" w:cs="Arial"/>
                <w:i/>
                <w:sz w:val="20"/>
                <w:szCs w:val="20"/>
              </w:rPr>
            </w:pPr>
            <w:r w:rsidRPr="0038509F">
              <w:rPr>
                <w:rFonts w:ascii="Corbel" w:hAnsi="Corbel" w:cs="Arial"/>
                <w:i/>
                <w:color w:val="000000"/>
                <w:sz w:val="20"/>
                <w:szCs w:val="20"/>
              </w:rPr>
              <w:t>Am J Respir Crit Care Med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1D8D076A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Genomic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4662331E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Generalized linear model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404FD5EC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RCT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51CE9846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color w:val="000000"/>
                <w:sz w:val="20"/>
                <w:szCs w:val="20"/>
              </w:rPr>
              <w:t>176</w:t>
            </w:r>
          </w:p>
        </w:tc>
        <w:tc>
          <w:tcPr>
            <w:tcW w:w="1170" w:type="dxa"/>
            <w:shd w:val="clear" w:color="auto" w:fill="auto"/>
            <w:vAlign w:val="center"/>
          </w:tcPr>
          <w:p w14:paraId="7DB49197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Sepsis</w:t>
            </w:r>
          </w:p>
        </w:tc>
        <w:tc>
          <w:tcPr>
            <w:tcW w:w="540" w:type="dxa"/>
            <w:shd w:val="clear" w:color="auto" w:fill="auto"/>
            <w:vAlign w:val="center"/>
          </w:tcPr>
          <w:p w14:paraId="134237BB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auto"/>
            <w:vAlign w:val="center"/>
          </w:tcPr>
          <w:p w14:paraId="6E60CDBC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ICU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2C1861B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Yes</w:t>
            </w:r>
          </w:p>
          <w:p w14:paraId="2542875D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1. 28 day mortality;</w:t>
            </w:r>
          </w:p>
          <w:p w14:paraId="044FAE31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2. Kidney failure–free days up to Day 28;</w:t>
            </w:r>
          </w:p>
          <w:p w14:paraId="7FDA3223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3. ICU mortality;</w:t>
            </w:r>
          </w:p>
          <w:p w14:paraId="70C26C96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4. Hospital mortality;</w:t>
            </w:r>
          </w:p>
          <w:p w14:paraId="6DCCAAB4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 xml:space="preserve">5. Rates of kidney failure; </w:t>
            </w:r>
          </w:p>
          <w:p w14:paraId="5FBDB11A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6. Weaning from vasopressors for greater than 24 hours;</w:t>
            </w:r>
          </w:p>
          <w:p w14:paraId="0B401A13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 xml:space="preserve">7. Time to shock reversal; </w:t>
            </w:r>
          </w:p>
          <w:p w14:paraId="35350665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8. Duration of mechanical ventilation</w:t>
            </w:r>
          </w:p>
        </w:tc>
        <w:tc>
          <w:tcPr>
            <w:tcW w:w="1615" w:type="dxa"/>
            <w:shd w:val="clear" w:color="auto" w:fill="auto"/>
            <w:vAlign w:val="center"/>
          </w:tcPr>
          <w:p w14:paraId="4E433312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Yes</w:t>
            </w:r>
          </w:p>
          <w:p w14:paraId="030B2657" w14:textId="77777777" w:rsidR="00442B81" w:rsidRPr="0038509F" w:rsidRDefault="00442B81" w:rsidP="00442B81">
            <w:pPr>
              <w:rPr>
                <w:rFonts w:ascii="Corbel" w:hAnsi="Corbel" w:cs="Arial"/>
                <w:sz w:val="20"/>
                <w:szCs w:val="20"/>
              </w:rPr>
            </w:pPr>
            <w:r w:rsidRPr="0038509F">
              <w:rPr>
                <w:rFonts w:ascii="Corbel" w:hAnsi="Corbel" w:cs="Arial"/>
                <w:sz w:val="20"/>
                <w:szCs w:val="20"/>
              </w:rPr>
              <w:t>1. Hydrocortisone (positive).</w:t>
            </w:r>
          </w:p>
        </w:tc>
      </w:tr>
    </w:tbl>
    <w:p w14:paraId="3CCB0760" w14:textId="77777777" w:rsidR="00442B81" w:rsidRDefault="00442B81" w:rsidP="00442B81">
      <w:pPr>
        <w:spacing w:after="20" w:line="480" w:lineRule="auto"/>
        <w:rPr>
          <w:rFonts w:ascii="Corbel" w:hAnsi="Corbel"/>
          <w:color w:val="000000" w:themeColor="text1"/>
          <w:szCs w:val="27"/>
        </w:rPr>
      </w:pPr>
    </w:p>
    <w:p w14:paraId="6B84E515" w14:textId="6990CE29" w:rsidR="00442B81" w:rsidRDefault="00442B81" w:rsidP="00442B81">
      <w:pPr>
        <w:spacing w:after="20" w:line="480" w:lineRule="auto"/>
        <w:rPr>
          <w:rFonts w:ascii="Corbel" w:hAnsi="Corbel"/>
          <w:color w:val="000000" w:themeColor="text1"/>
          <w:szCs w:val="27"/>
        </w:rPr>
      </w:pPr>
      <w:r w:rsidRPr="009B2946">
        <w:rPr>
          <w:rFonts w:ascii="Corbel" w:hAnsi="Corbel"/>
          <w:i/>
          <w:color w:val="000000" w:themeColor="text1"/>
          <w:szCs w:val="27"/>
        </w:rPr>
        <w:t>Abbreviations</w:t>
      </w:r>
      <w:r w:rsidRPr="009B2946">
        <w:rPr>
          <w:rFonts w:ascii="Corbel" w:hAnsi="Corbel"/>
          <w:color w:val="000000" w:themeColor="text1"/>
          <w:szCs w:val="27"/>
        </w:rPr>
        <w:t xml:space="preserve">: </w:t>
      </w:r>
      <w:r>
        <w:rPr>
          <w:rFonts w:ascii="Corbel" w:hAnsi="Corbel"/>
          <w:color w:val="000000" w:themeColor="text1"/>
          <w:szCs w:val="27"/>
        </w:rPr>
        <w:t xml:space="preserve">ACCESS, </w:t>
      </w:r>
      <w:r w:rsidRPr="00925600">
        <w:rPr>
          <w:rFonts w:ascii="Corbel" w:hAnsi="Corbel"/>
          <w:color w:val="000000" w:themeColor="text1"/>
          <w:szCs w:val="27"/>
        </w:rPr>
        <w:t>A Controlled Comparison of Eritoran Tetrasodium and Placebo in Patients With Severe Sepsis</w:t>
      </w:r>
      <w:r>
        <w:rPr>
          <w:rFonts w:ascii="Corbel" w:hAnsi="Corbel"/>
          <w:color w:val="000000" w:themeColor="text1"/>
          <w:szCs w:val="27"/>
        </w:rPr>
        <w:t xml:space="preserve">; APACHE, </w:t>
      </w:r>
      <w:r w:rsidRPr="0009718A">
        <w:rPr>
          <w:rFonts w:ascii="Corbel" w:hAnsi="Corbel"/>
          <w:color w:val="000000" w:themeColor="text1"/>
          <w:szCs w:val="27"/>
        </w:rPr>
        <w:t>Acute Physiologic Assessment and Chronic Health Evaluation</w:t>
      </w:r>
      <w:r>
        <w:rPr>
          <w:rFonts w:ascii="Corbel" w:hAnsi="Corbel"/>
          <w:color w:val="000000" w:themeColor="text1"/>
          <w:szCs w:val="27"/>
        </w:rPr>
        <w:t xml:space="preserve">; ARDS, Acute Respiratory Distress Syndrome; ARMA, </w:t>
      </w:r>
      <w:r w:rsidRPr="00F96C99">
        <w:rPr>
          <w:rFonts w:ascii="Corbel" w:hAnsi="Corbel"/>
          <w:color w:val="000000" w:themeColor="text1"/>
          <w:szCs w:val="27"/>
        </w:rPr>
        <w:t>Acute Respiratory Distress Syndrome Network trial</w:t>
      </w:r>
      <w:r>
        <w:rPr>
          <w:rFonts w:ascii="Corbel" w:hAnsi="Corbel"/>
          <w:color w:val="000000" w:themeColor="text1"/>
          <w:szCs w:val="27"/>
        </w:rPr>
        <w:t xml:space="preserve">; ALVEOLI, </w:t>
      </w:r>
      <w:r w:rsidRPr="00F96C99">
        <w:rPr>
          <w:rFonts w:ascii="Corbel" w:hAnsi="Corbel"/>
          <w:color w:val="000000" w:themeColor="text1"/>
          <w:szCs w:val="27"/>
        </w:rPr>
        <w:t>Assessment of Low tidal Volume and elevated End-expiratory volume to Obviate Lung Injury</w:t>
      </w:r>
      <w:r>
        <w:rPr>
          <w:rFonts w:ascii="Corbel" w:hAnsi="Corbel"/>
          <w:color w:val="000000" w:themeColor="text1"/>
          <w:szCs w:val="27"/>
        </w:rPr>
        <w:t xml:space="preserve">; FACTT, </w:t>
      </w:r>
      <w:r w:rsidRPr="00F96C99">
        <w:rPr>
          <w:rFonts w:ascii="Corbel" w:hAnsi="Corbel"/>
          <w:color w:val="000000" w:themeColor="text1"/>
          <w:szCs w:val="27"/>
        </w:rPr>
        <w:t>Fluids and Catheters Treatment </w:t>
      </w:r>
      <w:r w:rsidRPr="00F96C99">
        <w:rPr>
          <w:rFonts w:ascii="Corbel" w:hAnsi="Corbel"/>
          <w:bCs/>
          <w:color w:val="000000" w:themeColor="text1"/>
          <w:szCs w:val="27"/>
        </w:rPr>
        <w:t>Trial</w:t>
      </w:r>
      <w:r w:rsidRPr="00F96C99">
        <w:rPr>
          <w:rFonts w:ascii="Corbel" w:hAnsi="Corbel"/>
          <w:color w:val="000000" w:themeColor="text1"/>
          <w:szCs w:val="27"/>
        </w:rPr>
        <w:t xml:space="preserve">; </w:t>
      </w:r>
      <w:r>
        <w:rPr>
          <w:rFonts w:ascii="Corbel" w:hAnsi="Corbel"/>
          <w:color w:val="000000" w:themeColor="text1"/>
          <w:szCs w:val="27"/>
        </w:rPr>
        <w:t xml:space="preserve">GenIMS, </w:t>
      </w:r>
      <w:r w:rsidRPr="00925600">
        <w:rPr>
          <w:rFonts w:ascii="Corbel" w:hAnsi="Corbel"/>
          <w:color w:val="000000" w:themeColor="text1"/>
          <w:szCs w:val="27"/>
        </w:rPr>
        <w:t>Genetic and Inflammatory Markers of Sepsis</w:t>
      </w:r>
      <w:r>
        <w:rPr>
          <w:rFonts w:ascii="Corbel" w:hAnsi="Corbel"/>
          <w:color w:val="000000" w:themeColor="text1"/>
          <w:szCs w:val="27"/>
        </w:rPr>
        <w:t xml:space="preserve">; HARP-2, </w:t>
      </w:r>
      <w:r w:rsidRPr="0009718A">
        <w:rPr>
          <w:rFonts w:ascii="Corbel" w:hAnsi="Corbel"/>
          <w:color w:val="000000" w:themeColor="text1"/>
          <w:szCs w:val="27"/>
        </w:rPr>
        <w:t>Hydroxymethylglutaryl-CoA Reductase Inhibition with Simvastatin in Acute Lung Injury to Reduce Pulmonary Dysfunction–2</w:t>
      </w:r>
      <w:r>
        <w:rPr>
          <w:rFonts w:ascii="Corbel" w:hAnsi="Corbel"/>
          <w:color w:val="000000" w:themeColor="text1"/>
          <w:szCs w:val="27"/>
        </w:rPr>
        <w:t xml:space="preserve">; </w:t>
      </w:r>
      <w:r w:rsidRPr="00F96C99">
        <w:rPr>
          <w:rFonts w:ascii="Corbel" w:hAnsi="Corbel"/>
          <w:color w:val="000000" w:themeColor="text1"/>
          <w:szCs w:val="27"/>
        </w:rPr>
        <w:t>ICU</w:t>
      </w:r>
      <w:r>
        <w:rPr>
          <w:rFonts w:ascii="Corbel" w:hAnsi="Corbel"/>
          <w:color w:val="000000" w:themeColor="text1"/>
          <w:szCs w:val="27"/>
        </w:rPr>
        <w:t xml:space="preserve">, Intensive care unit; LeoPARDS, </w:t>
      </w:r>
      <w:r w:rsidRPr="0009718A">
        <w:rPr>
          <w:rFonts w:ascii="Corbel" w:hAnsi="Corbel"/>
          <w:color w:val="000000" w:themeColor="text1"/>
          <w:szCs w:val="27"/>
        </w:rPr>
        <w:t>Levosimendan for the Prevention of Acute Organ Dysfunction in Sepsis</w:t>
      </w:r>
      <w:r>
        <w:rPr>
          <w:rFonts w:ascii="Corbel" w:hAnsi="Corbel"/>
          <w:color w:val="000000" w:themeColor="text1"/>
          <w:szCs w:val="27"/>
        </w:rPr>
        <w:t xml:space="preserve">; </w:t>
      </w:r>
      <w:r w:rsidRPr="0009718A">
        <w:rPr>
          <w:rFonts w:ascii="Corbel" w:hAnsi="Corbel"/>
          <w:color w:val="000000" w:themeColor="text1"/>
          <w:szCs w:val="27"/>
        </w:rPr>
        <w:t xml:space="preserve">MIMIC-III, Medical Information Mart for Intensive Care; PEEP, Positive end-expiratory pressure; PICU, </w:t>
      </w:r>
      <w:r w:rsidRPr="0009718A">
        <w:rPr>
          <w:rFonts w:ascii="Corbel" w:hAnsi="Corbel"/>
          <w:color w:val="000000" w:themeColor="text1"/>
          <w:szCs w:val="27"/>
        </w:rPr>
        <w:lastRenderedPageBreak/>
        <w:t>Pediatric intensive care unit; ProCESS, Protocolized Care for Early Septic Shock;  PROWESS,  Recombinant Human Activated Protein C Worldwide Evaluation in Severe Sepsis; RCT, Randomized controlled trial; VANISH, Vasopressin vs Norepinephrine as Initial Therapy in Septic Shock</w:t>
      </w:r>
    </w:p>
    <w:p w14:paraId="731DEBBE" w14:textId="77777777" w:rsidR="0012502F" w:rsidRDefault="0012502F" w:rsidP="001A5F61">
      <w:pPr>
        <w:spacing w:after="20"/>
        <w:rPr>
          <w:rFonts w:ascii="Corbel" w:hAnsi="Corbel"/>
          <w:b/>
          <w:color w:val="2F5496" w:themeColor="accent1" w:themeShade="BF"/>
          <w:sz w:val="27"/>
          <w:szCs w:val="27"/>
        </w:rPr>
        <w:sectPr w:rsidR="0012502F" w:rsidSect="00442B81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5EE3B46B" w14:textId="1E6A3D7C" w:rsidR="001A5F61" w:rsidRDefault="00FE5ED4" w:rsidP="001A5F61">
      <w:pPr>
        <w:spacing w:after="20"/>
        <w:rPr>
          <w:rFonts w:ascii="Corbel" w:hAnsi="Corbel"/>
          <w:b/>
          <w:color w:val="2F5496" w:themeColor="accent1" w:themeShade="BF"/>
          <w:sz w:val="27"/>
          <w:szCs w:val="27"/>
        </w:rPr>
      </w:pPr>
      <w:r>
        <w:rPr>
          <w:rFonts w:ascii="Corbel" w:hAnsi="Corbel"/>
          <w:b/>
          <w:color w:val="2F5496" w:themeColor="accent1" w:themeShade="BF"/>
          <w:sz w:val="27"/>
          <w:szCs w:val="27"/>
        </w:rPr>
        <w:lastRenderedPageBreak/>
        <w:t>Supplement</w:t>
      </w:r>
      <w:r w:rsidR="001A5F61" w:rsidRPr="009B2946">
        <w:rPr>
          <w:rFonts w:ascii="Corbel" w:hAnsi="Corbel"/>
          <w:b/>
          <w:color w:val="2F5496" w:themeColor="accent1" w:themeShade="BF"/>
          <w:sz w:val="27"/>
          <w:szCs w:val="27"/>
        </w:rPr>
        <w:t xml:space="preserve"> references</w:t>
      </w:r>
    </w:p>
    <w:p w14:paraId="0BF55C54" w14:textId="77777777" w:rsidR="001A5F61" w:rsidRPr="00D52974" w:rsidRDefault="001A5F61">
      <w:pPr>
        <w:rPr>
          <w:rFonts w:ascii="Corbel" w:hAnsi="Corbel"/>
          <w:color w:val="000000" w:themeColor="text1"/>
          <w:szCs w:val="27"/>
        </w:rPr>
      </w:pPr>
    </w:p>
    <w:p w14:paraId="6576D947" w14:textId="77777777" w:rsidR="006F62E1" w:rsidRPr="006F62E1" w:rsidRDefault="00B834EF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433729">
        <w:rPr>
          <w:rFonts w:ascii="Corbel" w:hAnsi="Corbel"/>
          <w:sz w:val="23"/>
          <w:szCs w:val="23"/>
        </w:rPr>
        <w:fldChar w:fldCharType="begin"/>
      </w:r>
      <w:r w:rsidRPr="00433729">
        <w:rPr>
          <w:rFonts w:ascii="Corbel" w:hAnsi="Corbel"/>
          <w:sz w:val="23"/>
          <w:szCs w:val="23"/>
        </w:rPr>
        <w:instrText xml:space="preserve"> ADDIN EN.REFLIST </w:instrText>
      </w:r>
      <w:r w:rsidRPr="00433729">
        <w:rPr>
          <w:rFonts w:ascii="Corbel" w:hAnsi="Corbel"/>
          <w:sz w:val="23"/>
          <w:szCs w:val="23"/>
        </w:rPr>
        <w:fldChar w:fldCharType="separate"/>
      </w:r>
      <w:r w:rsidR="006F62E1" w:rsidRPr="006F62E1">
        <w:rPr>
          <w:noProof/>
        </w:rPr>
        <w:t>1.</w:t>
      </w:r>
      <w:r w:rsidR="006F62E1" w:rsidRPr="006F62E1">
        <w:rPr>
          <w:noProof/>
        </w:rPr>
        <w:tab/>
        <w:t xml:space="preserve">Wong HR, Cvijanovich N, Lin R, Allen GL, et al: Identification of pediatric septic shock subclasses based on genome-wide expression profiling. </w:t>
      </w:r>
      <w:r w:rsidR="006F62E1" w:rsidRPr="006F62E1">
        <w:rPr>
          <w:i/>
          <w:noProof/>
        </w:rPr>
        <w:t xml:space="preserve">BMC Medicine </w:t>
      </w:r>
      <w:r w:rsidR="006F62E1" w:rsidRPr="006F62E1">
        <w:rPr>
          <w:noProof/>
        </w:rPr>
        <w:t>2009; 7(1):1-12</w:t>
      </w:r>
    </w:p>
    <w:p w14:paraId="37D9C6E3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2.</w:t>
      </w:r>
      <w:r w:rsidRPr="006F62E1">
        <w:rPr>
          <w:noProof/>
        </w:rPr>
        <w:tab/>
        <w:t xml:space="preserve">Wong HR, Cvijanovich NZ, Allen GL, Thomas NJ, et al: Validation of a Gene Expression-based Subclassification Strategy for Pediatric Septic Shock </w:t>
      </w:r>
      <w:r w:rsidRPr="006F62E1">
        <w:rPr>
          <w:i/>
          <w:noProof/>
        </w:rPr>
        <w:t xml:space="preserve">Crit Care Med </w:t>
      </w:r>
      <w:r w:rsidRPr="006F62E1">
        <w:rPr>
          <w:noProof/>
        </w:rPr>
        <w:t>2011; 39(11):2511-2517</w:t>
      </w:r>
    </w:p>
    <w:p w14:paraId="2FF36120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3.</w:t>
      </w:r>
      <w:r w:rsidRPr="006F62E1">
        <w:rPr>
          <w:noProof/>
        </w:rPr>
        <w:tab/>
        <w:t xml:space="preserve">Maslove DM, Tang BM, McLean AS: Identification of sepsis subtypes in critically ill adults using gene expression profiling. </w:t>
      </w:r>
      <w:r w:rsidRPr="006F62E1">
        <w:rPr>
          <w:i/>
          <w:noProof/>
        </w:rPr>
        <w:t xml:space="preserve">Crit Care </w:t>
      </w:r>
      <w:r w:rsidRPr="006F62E1">
        <w:rPr>
          <w:noProof/>
        </w:rPr>
        <w:t>2012; 16(5):R183</w:t>
      </w:r>
    </w:p>
    <w:p w14:paraId="3E9DB03C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4.</w:t>
      </w:r>
      <w:r w:rsidRPr="006F62E1">
        <w:rPr>
          <w:noProof/>
        </w:rPr>
        <w:tab/>
        <w:t xml:space="preserve">Calfee CS, Delucchi K, Parsons PE, Thompson BT, et al: Subphenotypes in Acute Respiratory Distress Syndrome: Latent Class Analysis of Data From Two Randomised Controlled Trials. </w:t>
      </w:r>
      <w:r w:rsidRPr="006F62E1">
        <w:rPr>
          <w:i/>
          <w:noProof/>
        </w:rPr>
        <w:t xml:space="preserve">Lancet Respir Med </w:t>
      </w:r>
      <w:r w:rsidRPr="006F62E1">
        <w:rPr>
          <w:noProof/>
        </w:rPr>
        <w:t>2014; 2(8)</w:t>
      </w:r>
    </w:p>
    <w:p w14:paraId="794829CB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5.</w:t>
      </w:r>
      <w:r w:rsidRPr="006F62E1">
        <w:rPr>
          <w:noProof/>
        </w:rPr>
        <w:tab/>
        <w:t xml:space="preserve">Knox DB, Lanspa MJ, Kuttler KG, Brewer SC, et al: Phenotypic Clusters Within Sepsis-Associated Multiple Organ Dysfunction Syndrome. </w:t>
      </w:r>
      <w:r w:rsidRPr="006F62E1">
        <w:rPr>
          <w:i/>
          <w:noProof/>
        </w:rPr>
        <w:t xml:space="preserve">Intens Care Med </w:t>
      </w:r>
      <w:r w:rsidRPr="006F62E1">
        <w:rPr>
          <w:noProof/>
        </w:rPr>
        <w:t>2015; 41(5)</w:t>
      </w:r>
    </w:p>
    <w:p w14:paraId="39714050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6.</w:t>
      </w:r>
      <w:r w:rsidRPr="006F62E1">
        <w:rPr>
          <w:noProof/>
        </w:rPr>
        <w:tab/>
        <w:t xml:space="preserve">Wong HR, Cvijanovich NZ, Anas N, Allen GL, et al: Developing a Clinically Feasible Personalized Medicine Approach to Pediatric Septic Shock. </w:t>
      </w:r>
      <w:r w:rsidRPr="006F62E1">
        <w:rPr>
          <w:i/>
          <w:noProof/>
        </w:rPr>
        <w:t xml:space="preserve">Am J Respir Crit Care Med </w:t>
      </w:r>
      <w:r w:rsidRPr="006F62E1">
        <w:rPr>
          <w:noProof/>
        </w:rPr>
        <w:t>2015; 191(3)</w:t>
      </w:r>
    </w:p>
    <w:p w14:paraId="17FF3AC9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7.</w:t>
      </w:r>
      <w:r w:rsidRPr="006F62E1">
        <w:rPr>
          <w:noProof/>
        </w:rPr>
        <w:tab/>
        <w:t xml:space="preserve">Davenport EE, Burnham KL, Radhakrishnan J, Humburg P, et al: Genomic landscape of the individual host response and outcomes in sepsis: a prospective cohort study. </w:t>
      </w:r>
      <w:r w:rsidRPr="006F62E1">
        <w:rPr>
          <w:i/>
          <w:noProof/>
        </w:rPr>
        <w:t xml:space="preserve">Lancet Respir Med </w:t>
      </w:r>
      <w:r w:rsidRPr="006F62E1">
        <w:rPr>
          <w:noProof/>
        </w:rPr>
        <w:t>2016; 4(4):259-271</w:t>
      </w:r>
    </w:p>
    <w:p w14:paraId="707F2467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8.</w:t>
      </w:r>
      <w:r w:rsidRPr="006F62E1">
        <w:rPr>
          <w:noProof/>
        </w:rPr>
        <w:tab/>
        <w:t xml:space="preserve">Shakoory B, Carcillo JA, Chatham WW, Amdur RL, et al: Interleukin-1 Receptor Blockade Is Associated With Reduced Mortality in Sepsis Patients With Features of Macrophage Activation Syndrome: Reanalysis of a Prior Phase III Trial. </w:t>
      </w:r>
      <w:r w:rsidRPr="006F62E1">
        <w:rPr>
          <w:i/>
          <w:noProof/>
        </w:rPr>
        <w:t xml:space="preserve">Crit Care Med </w:t>
      </w:r>
      <w:r w:rsidRPr="006F62E1">
        <w:rPr>
          <w:noProof/>
        </w:rPr>
        <w:t>2016; 44(2)</w:t>
      </w:r>
    </w:p>
    <w:p w14:paraId="35C57146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9.</w:t>
      </w:r>
      <w:r w:rsidRPr="006F62E1">
        <w:rPr>
          <w:noProof/>
        </w:rPr>
        <w:tab/>
        <w:t xml:space="preserve">Wong HR, Sweeney TE, Hart KW, Khatri P, et al: Pediatric Sepsis Endotypes Among Adults With Sepsis. </w:t>
      </w:r>
      <w:r w:rsidRPr="006F62E1">
        <w:rPr>
          <w:i/>
          <w:noProof/>
        </w:rPr>
        <w:t xml:space="preserve">Crit Care Med </w:t>
      </w:r>
      <w:r w:rsidRPr="006F62E1">
        <w:rPr>
          <w:noProof/>
        </w:rPr>
        <w:t>2017; 45(12)</w:t>
      </w:r>
    </w:p>
    <w:p w14:paraId="4DEDCE3C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10.</w:t>
      </w:r>
      <w:r w:rsidRPr="006F62E1">
        <w:rPr>
          <w:noProof/>
        </w:rPr>
        <w:tab/>
        <w:t xml:space="preserve">Famous KR, Delucchi K, Ware LB, Kangelaris KN, et al: Acute Respiratory Distress Syndrome Subphenotypes Respond Differently to Randomized Fluid Management Strategy. </w:t>
      </w:r>
      <w:r w:rsidRPr="006F62E1">
        <w:rPr>
          <w:i/>
          <w:noProof/>
        </w:rPr>
        <w:t xml:space="preserve">Am J Respir Crit Care Med </w:t>
      </w:r>
      <w:r w:rsidRPr="006F62E1">
        <w:rPr>
          <w:noProof/>
        </w:rPr>
        <w:t>2017; 195(3)</w:t>
      </w:r>
    </w:p>
    <w:p w14:paraId="07F2822F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11.</w:t>
      </w:r>
      <w:r w:rsidRPr="006F62E1">
        <w:rPr>
          <w:noProof/>
        </w:rPr>
        <w:tab/>
        <w:t xml:space="preserve">Scicluna BP, van Vught LA, Zwinderman AH, Wiewel MA, et al: Classification of Patients With Sepsis According to Blood Genomic Endotype: A Prospective Cohort Study. </w:t>
      </w:r>
      <w:r w:rsidRPr="006F62E1">
        <w:rPr>
          <w:i/>
          <w:noProof/>
        </w:rPr>
        <w:t xml:space="preserve">Lancet Respir Med </w:t>
      </w:r>
      <w:r w:rsidRPr="006F62E1">
        <w:rPr>
          <w:noProof/>
        </w:rPr>
        <w:t>2017; 5(10)</w:t>
      </w:r>
    </w:p>
    <w:p w14:paraId="2523480D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12.</w:t>
      </w:r>
      <w:r w:rsidRPr="006F62E1">
        <w:rPr>
          <w:noProof/>
        </w:rPr>
        <w:tab/>
        <w:t xml:space="preserve">Burnham KL, Davenport EE, Radhakrishnan J, Humburg P, et al: Shared and Distinct Aspects of the Sepsis Transcriptomic Response to Fecal Peritonitis and Pneumonia. </w:t>
      </w:r>
      <w:r w:rsidRPr="006F62E1">
        <w:rPr>
          <w:i/>
          <w:noProof/>
        </w:rPr>
        <w:t xml:space="preserve">Am J Respir Crit Care Med </w:t>
      </w:r>
      <w:r w:rsidRPr="006F62E1">
        <w:rPr>
          <w:noProof/>
        </w:rPr>
        <w:t>2017; 196(3):328-339</w:t>
      </w:r>
    </w:p>
    <w:p w14:paraId="5E0A76ED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13.</w:t>
      </w:r>
      <w:r w:rsidRPr="006F62E1">
        <w:rPr>
          <w:noProof/>
        </w:rPr>
        <w:tab/>
        <w:t xml:space="preserve">Gårdlund B, Dmitrieva NO, Pieper CF, Finfer S, et al: Six Subphenotypes in Septic Shock: Latent Class Analysis of the PROWESS Shock Study. </w:t>
      </w:r>
      <w:r w:rsidRPr="006F62E1">
        <w:rPr>
          <w:i/>
          <w:noProof/>
        </w:rPr>
        <w:t xml:space="preserve">J Crit Care </w:t>
      </w:r>
      <w:r w:rsidRPr="006F62E1">
        <w:rPr>
          <w:noProof/>
        </w:rPr>
        <w:t>2018; 47</w:t>
      </w:r>
    </w:p>
    <w:p w14:paraId="4868F048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14.</w:t>
      </w:r>
      <w:r w:rsidRPr="006F62E1">
        <w:rPr>
          <w:noProof/>
        </w:rPr>
        <w:tab/>
        <w:t xml:space="preserve">Sweeney TE, Azad TD, Donato M, Haynes WA, et al: Unsupervised analysis of transcriptomics in bacterial sepsis across multiple datasets reveals three robust clusters. </w:t>
      </w:r>
      <w:r w:rsidRPr="006F62E1">
        <w:rPr>
          <w:i/>
          <w:noProof/>
        </w:rPr>
        <w:t xml:space="preserve">Crit Care Med </w:t>
      </w:r>
      <w:r w:rsidRPr="006F62E1">
        <w:rPr>
          <w:noProof/>
        </w:rPr>
        <w:t>2018; 46(6):915-925</w:t>
      </w:r>
    </w:p>
    <w:p w14:paraId="6450B9CD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15.</w:t>
      </w:r>
      <w:r w:rsidRPr="006F62E1">
        <w:rPr>
          <w:noProof/>
        </w:rPr>
        <w:tab/>
        <w:t xml:space="preserve">Sinha P, Delucchi KL, Thompson BT, McAuley DF, et al: Latent Class Analysis of ARDS Subphenotypes: A Secondary Analysis of the Statins for Acutely Injured Lungs From Sepsis (SAILS) Study. </w:t>
      </w:r>
      <w:r w:rsidRPr="006F62E1">
        <w:rPr>
          <w:i/>
          <w:noProof/>
        </w:rPr>
        <w:t xml:space="preserve">Intens Care Med </w:t>
      </w:r>
      <w:r w:rsidRPr="006F62E1">
        <w:rPr>
          <w:noProof/>
        </w:rPr>
        <w:t>2018; 44(11)</w:t>
      </w:r>
    </w:p>
    <w:p w14:paraId="5319DF3F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16.</w:t>
      </w:r>
      <w:r w:rsidRPr="006F62E1">
        <w:rPr>
          <w:noProof/>
        </w:rPr>
        <w:tab/>
        <w:t xml:space="preserve">Calfee CS, Delucchi KL, Sinha P, Matthay MA, et al: Acute Respiratory Distress Syndrome Subphenotypes and Differential Response to Simvastatin: Secondary Analysis of a Randomised Controlled Trial. </w:t>
      </w:r>
      <w:r w:rsidRPr="006F62E1">
        <w:rPr>
          <w:i/>
          <w:noProof/>
        </w:rPr>
        <w:t xml:space="preserve">Lancet Respir Med </w:t>
      </w:r>
      <w:r w:rsidRPr="006F62E1">
        <w:rPr>
          <w:noProof/>
        </w:rPr>
        <w:t>2018; 6(9)</w:t>
      </w:r>
    </w:p>
    <w:p w14:paraId="751C479B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17.</w:t>
      </w:r>
      <w:r w:rsidRPr="006F62E1">
        <w:rPr>
          <w:noProof/>
        </w:rPr>
        <w:tab/>
        <w:t xml:space="preserve">Zhang Z, Zhang G, Goyal H, Mo L, et al: Identification of Subclasses of Sepsis That Showed Different Clinical Outcomes and Responses to Amount of Fluid Resuscitation: A Latent Profile Analysis. </w:t>
      </w:r>
      <w:r w:rsidRPr="006F62E1">
        <w:rPr>
          <w:i/>
          <w:noProof/>
        </w:rPr>
        <w:t xml:space="preserve">Crit Care </w:t>
      </w:r>
      <w:r w:rsidRPr="006F62E1">
        <w:rPr>
          <w:noProof/>
        </w:rPr>
        <w:t>2018; 22(1)</w:t>
      </w:r>
    </w:p>
    <w:p w14:paraId="22BE18C6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lastRenderedPageBreak/>
        <w:t>18.</w:t>
      </w:r>
      <w:r w:rsidRPr="006F62E1">
        <w:rPr>
          <w:noProof/>
        </w:rPr>
        <w:tab/>
        <w:t xml:space="preserve">Wong HR, Cvijanovich NZ, Anas N, Allen GL, et al: Endotype transitions during the acute phase of pediatric septic shock reflect changing risk and treatment response. </w:t>
      </w:r>
      <w:r w:rsidRPr="006F62E1">
        <w:rPr>
          <w:i/>
          <w:noProof/>
        </w:rPr>
        <w:t xml:space="preserve">Crit Care Med </w:t>
      </w:r>
      <w:r w:rsidRPr="006F62E1">
        <w:rPr>
          <w:noProof/>
        </w:rPr>
        <w:t>2018; 46(3):e242-249</w:t>
      </w:r>
    </w:p>
    <w:p w14:paraId="13ABE7A0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19.</w:t>
      </w:r>
      <w:r w:rsidRPr="006F62E1">
        <w:rPr>
          <w:noProof/>
        </w:rPr>
        <w:tab/>
        <w:t xml:space="preserve">Seymour CW, Kennedy JN, Wang S, Chang C-CH, et al: Derivation, Validation, and Potential Treatment Implications of Novel Clinical Phenotypes for Sepsis. </w:t>
      </w:r>
      <w:r w:rsidRPr="006F62E1">
        <w:rPr>
          <w:i/>
          <w:noProof/>
        </w:rPr>
        <w:t xml:space="preserve">J AM Med Assoc </w:t>
      </w:r>
      <w:r w:rsidRPr="006F62E1">
        <w:rPr>
          <w:noProof/>
        </w:rPr>
        <w:t>2019; 321(20):2003-2017</w:t>
      </w:r>
    </w:p>
    <w:p w14:paraId="5ADC64A8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20.</w:t>
      </w:r>
      <w:r w:rsidRPr="006F62E1">
        <w:rPr>
          <w:noProof/>
        </w:rPr>
        <w:tab/>
        <w:t xml:space="preserve">Santhakumaran S, Gordon A, Prevost AT, O’Kane C, et al: Heterogeneity of treatment effect by baseline risk of mortality in critically ill patients: re-analysis of three recent sepsis and ARDS randomised controlled trials. </w:t>
      </w:r>
      <w:r w:rsidRPr="006F62E1">
        <w:rPr>
          <w:i/>
          <w:noProof/>
        </w:rPr>
        <w:t xml:space="preserve">Crit Care </w:t>
      </w:r>
      <w:r w:rsidRPr="006F62E1">
        <w:rPr>
          <w:noProof/>
        </w:rPr>
        <w:t>2019; 23(1):1-9</w:t>
      </w:r>
    </w:p>
    <w:p w14:paraId="51FC843A" w14:textId="77777777" w:rsidR="006F62E1" w:rsidRPr="006F62E1" w:rsidRDefault="006F62E1" w:rsidP="006F62E1">
      <w:pPr>
        <w:pStyle w:val="EndNoteBibliography"/>
        <w:framePr w:hSpace="0" w:wrap="auto" w:vAnchor="margin" w:yAlign="inline"/>
        <w:suppressOverlap w:val="0"/>
        <w:rPr>
          <w:noProof/>
        </w:rPr>
      </w:pPr>
      <w:r w:rsidRPr="006F62E1">
        <w:rPr>
          <w:noProof/>
        </w:rPr>
        <w:t>21.</w:t>
      </w:r>
      <w:r w:rsidRPr="006F62E1">
        <w:rPr>
          <w:noProof/>
        </w:rPr>
        <w:tab/>
        <w:t xml:space="preserve">Antcliffe DB, Burnham KL, Al-Beidh F, Santhakumaran S, et al: Transcriptomic Signatures in Sepsis and a Differential Response to Steroids. From the VANISH Randomized Trial. </w:t>
      </w:r>
      <w:r w:rsidRPr="006F62E1">
        <w:rPr>
          <w:i/>
          <w:noProof/>
        </w:rPr>
        <w:t xml:space="preserve">Am J Respir Crit Care Med </w:t>
      </w:r>
      <w:r w:rsidRPr="006F62E1">
        <w:rPr>
          <w:noProof/>
        </w:rPr>
        <w:t>2019; 199(8):980-986</w:t>
      </w:r>
    </w:p>
    <w:p w14:paraId="2DCC0EC8" w14:textId="4986C33B" w:rsidR="00B834EF" w:rsidRDefault="00B834EF" w:rsidP="00B834EF">
      <w:r w:rsidRPr="00433729">
        <w:rPr>
          <w:rFonts w:ascii="Corbel" w:hAnsi="Corbel"/>
          <w:sz w:val="23"/>
          <w:szCs w:val="23"/>
        </w:rPr>
        <w:fldChar w:fldCharType="end"/>
      </w:r>
    </w:p>
    <w:p w14:paraId="70A753BE" w14:textId="77777777" w:rsidR="00442B81" w:rsidRDefault="00442B81">
      <w:bookmarkStart w:id="0" w:name="_GoBack"/>
      <w:bookmarkEnd w:id="0"/>
    </w:p>
    <w:sectPr w:rsidR="00442B81" w:rsidSect="0012502F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D3CAC00" w14:textId="77777777" w:rsidR="00E8099F" w:rsidRDefault="00E8099F" w:rsidP="00FE5ED4">
      <w:r>
        <w:separator/>
      </w:r>
    </w:p>
  </w:endnote>
  <w:endnote w:type="continuationSeparator" w:id="0">
    <w:p w14:paraId="570C748C" w14:textId="77777777" w:rsidR="00E8099F" w:rsidRDefault="00E8099F" w:rsidP="00FE5ED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rbel">
    <w:panose1 w:val="020B0503020204020204"/>
    <w:charset w:val="00"/>
    <w:family w:val="swiss"/>
    <w:pitch w:val="variable"/>
    <w:sig w:usb0="A00002EF" w:usb1="4000A44B" w:usb2="00000000" w:usb3="00000000" w:csb0="0000019F" w:csb1="00000000"/>
  </w:font>
  <w:font w:name="Segoe UI">
    <w:altName w:val="Arial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48420685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190A2F8" w14:textId="67AC5A5E" w:rsidR="00BD35EE" w:rsidRDefault="00BD35EE" w:rsidP="00BD35E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089AE38" w14:textId="77777777" w:rsidR="00BD35EE" w:rsidRDefault="00BD35EE" w:rsidP="00FE5ED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rFonts w:ascii="Corbel" w:hAnsi="Corbel"/>
        <w:sz w:val="23"/>
        <w:szCs w:val="23"/>
      </w:rPr>
      <w:id w:val="-59293978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1EC01E8" w14:textId="50B512A9" w:rsidR="00BD35EE" w:rsidRPr="00FE5ED4" w:rsidRDefault="00BD35EE" w:rsidP="00BD35EE">
        <w:pPr>
          <w:pStyle w:val="Footer"/>
          <w:framePr w:wrap="none" w:vAnchor="text" w:hAnchor="margin" w:xAlign="right" w:y="1"/>
          <w:rPr>
            <w:rStyle w:val="PageNumber"/>
            <w:rFonts w:ascii="Corbel" w:hAnsi="Corbel"/>
            <w:sz w:val="23"/>
            <w:szCs w:val="23"/>
          </w:rPr>
        </w:pPr>
        <w:r w:rsidRPr="00FE5ED4">
          <w:rPr>
            <w:rStyle w:val="PageNumber"/>
            <w:rFonts w:ascii="Corbel" w:hAnsi="Corbel"/>
            <w:sz w:val="23"/>
            <w:szCs w:val="23"/>
          </w:rPr>
          <w:fldChar w:fldCharType="begin"/>
        </w:r>
        <w:r w:rsidRPr="00FE5ED4">
          <w:rPr>
            <w:rStyle w:val="PageNumber"/>
            <w:rFonts w:ascii="Corbel" w:hAnsi="Corbel"/>
            <w:sz w:val="23"/>
            <w:szCs w:val="23"/>
          </w:rPr>
          <w:instrText xml:space="preserve"> PAGE </w:instrText>
        </w:r>
        <w:r w:rsidRPr="00FE5ED4">
          <w:rPr>
            <w:rStyle w:val="PageNumber"/>
            <w:rFonts w:ascii="Corbel" w:hAnsi="Corbel"/>
            <w:sz w:val="23"/>
            <w:szCs w:val="23"/>
          </w:rPr>
          <w:fldChar w:fldCharType="separate"/>
        </w:r>
        <w:r w:rsidRPr="00FE5ED4">
          <w:rPr>
            <w:rStyle w:val="PageNumber"/>
            <w:rFonts w:ascii="Corbel" w:hAnsi="Corbel"/>
            <w:noProof/>
            <w:sz w:val="23"/>
            <w:szCs w:val="23"/>
          </w:rPr>
          <w:t>6</w:t>
        </w:r>
        <w:r w:rsidRPr="00FE5ED4">
          <w:rPr>
            <w:rStyle w:val="PageNumber"/>
            <w:rFonts w:ascii="Corbel" w:hAnsi="Corbel"/>
            <w:sz w:val="23"/>
            <w:szCs w:val="23"/>
          </w:rPr>
          <w:fldChar w:fldCharType="end"/>
        </w:r>
      </w:p>
    </w:sdtContent>
  </w:sdt>
  <w:p w14:paraId="4FC51BC2" w14:textId="77777777" w:rsidR="00BD35EE" w:rsidRDefault="00BD35EE" w:rsidP="00FE5ED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5A053DB" w14:textId="77777777" w:rsidR="00E8099F" w:rsidRDefault="00E8099F" w:rsidP="00FE5ED4">
      <w:r>
        <w:separator/>
      </w:r>
    </w:p>
  </w:footnote>
  <w:footnote w:type="continuationSeparator" w:id="0">
    <w:p w14:paraId="34D36088" w14:textId="77777777" w:rsidR="00E8099F" w:rsidRDefault="00E8099F" w:rsidP="00FE5ED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7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ritical Care Medicine-CC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z2wzfpa52edcea9se5e99xpveedvaeaawe&quot;&gt;My EndNote Library&lt;record-ids&gt;&lt;item&gt;6&lt;/item&gt;&lt;item&gt;16&lt;/item&gt;&lt;item&gt;20&lt;/item&gt;&lt;item&gt;22&lt;/item&gt;&lt;item&gt;25&lt;/item&gt;&lt;item&gt;27&lt;/item&gt;&lt;item&gt;29&lt;/item&gt;&lt;item&gt;33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442B81"/>
    <w:rsid w:val="000222E5"/>
    <w:rsid w:val="0003636F"/>
    <w:rsid w:val="0012502F"/>
    <w:rsid w:val="001A5F61"/>
    <w:rsid w:val="001B52B5"/>
    <w:rsid w:val="001F4630"/>
    <w:rsid w:val="001F4A52"/>
    <w:rsid w:val="0021739D"/>
    <w:rsid w:val="00293DC9"/>
    <w:rsid w:val="002B7106"/>
    <w:rsid w:val="003018D9"/>
    <w:rsid w:val="003172F4"/>
    <w:rsid w:val="003F00E9"/>
    <w:rsid w:val="00433729"/>
    <w:rsid w:val="00442B81"/>
    <w:rsid w:val="00503042"/>
    <w:rsid w:val="00522178"/>
    <w:rsid w:val="00556E78"/>
    <w:rsid w:val="0058041A"/>
    <w:rsid w:val="006301F2"/>
    <w:rsid w:val="00636855"/>
    <w:rsid w:val="006C5B2B"/>
    <w:rsid w:val="006F62E1"/>
    <w:rsid w:val="008A44CB"/>
    <w:rsid w:val="008D0259"/>
    <w:rsid w:val="00A075F0"/>
    <w:rsid w:val="00A164AB"/>
    <w:rsid w:val="00A52602"/>
    <w:rsid w:val="00B018A0"/>
    <w:rsid w:val="00B13DFC"/>
    <w:rsid w:val="00B834EF"/>
    <w:rsid w:val="00BD35EE"/>
    <w:rsid w:val="00BF4197"/>
    <w:rsid w:val="00CD13BA"/>
    <w:rsid w:val="00CE3452"/>
    <w:rsid w:val="00D24F75"/>
    <w:rsid w:val="00D4569A"/>
    <w:rsid w:val="00D52974"/>
    <w:rsid w:val="00DE519B"/>
    <w:rsid w:val="00E023B0"/>
    <w:rsid w:val="00E8099F"/>
    <w:rsid w:val="00EC7E7B"/>
    <w:rsid w:val="00FE5E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0A49EE"/>
  <w15:chartTrackingRefBased/>
  <w15:docId w15:val="{49D6AE2F-2757-4A43-99B2-B81992F7D0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42B81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222E5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22E5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42B81"/>
    <w:pPr>
      <w:framePr w:hSpace="180" w:wrap="around" w:vAnchor="text" w:hAnchor="text" w:y="1"/>
      <w:suppressOverlap/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442B81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442B81"/>
    <w:pPr>
      <w:framePr w:hSpace="180" w:wrap="around" w:vAnchor="text" w:hAnchor="text" w:y="1"/>
      <w:suppressOverlap/>
    </w:pPr>
  </w:style>
  <w:style w:type="character" w:customStyle="1" w:styleId="EndNoteBibliographyChar">
    <w:name w:val="EndNote Bibliography Char"/>
    <w:basedOn w:val="DefaultParagraphFont"/>
    <w:link w:val="EndNoteBibliography"/>
    <w:rsid w:val="00442B81"/>
    <w:rPr>
      <w:rFonts w:ascii="Times New Roman" w:eastAsia="Times New Roman" w:hAnsi="Times New Roman" w:cs="Times New Roman"/>
    </w:rPr>
  </w:style>
  <w:style w:type="paragraph" w:customStyle="1" w:styleId="EndNoteCategoryHeading">
    <w:name w:val="EndNote Category Heading"/>
    <w:basedOn w:val="Normal"/>
    <w:link w:val="EndNoteCategoryHeadingChar"/>
    <w:rsid w:val="00442B81"/>
    <w:pPr>
      <w:framePr w:hSpace="180" w:wrap="around" w:vAnchor="text" w:hAnchor="text" w:y="1"/>
      <w:spacing w:before="120" w:after="120"/>
      <w:suppressOverlap/>
    </w:pPr>
    <w:rPr>
      <w:b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442B81"/>
    <w:rPr>
      <w:rFonts w:ascii="Times New Roman" w:eastAsia="Times New Roman" w:hAnsi="Times New Roman" w:cs="Times New Roman"/>
      <w:b/>
    </w:rPr>
  </w:style>
  <w:style w:type="paragraph" w:customStyle="1" w:styleId="xmsonormal">
    <w:name w:val="x_msonormal"/>
    <w:basedOn w:val="Normal"/>
    <w:rsid w:val="0012502F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FE5ED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E5ED4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FE5ED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E5ED4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FE5ED4"/>
  </w:style>
  <w:style w:type="character" w:styleId="CommentReference">
    <w:name w:val="annotation reference"/>
    <w:basedOn w:val="DefaultParagraphFont"/>
    <w:uiPriority w:val="99"/>
    <w:semiHidden/>
    <w:unhideWhenUsed/>
    <w:rsid w:val="0052217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2217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22178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217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2178"/>
    <w:rPr>
      <w:rFonts w:ascii="Times New Roman" w:eastAsia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219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87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0</Pages>
  <Words>5725</Words>
  <Characters>32635</Characters>
  <Application>Microsoft Office Word</Application>
  <DocSecurity>0</DocSecurity>
  <Lines>271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2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berley DeMerle</dc:creator>
  <cp:keywords/>
  <dc:description/>
  <cp:lastModifiedBy>Kimberley DeMerle</cp:lastModifiedBy>
  <cp:revision>9</cp:revision>
  <dcterms:created xsi:type="dcterms:W3CDTF">2020-06-30T13:42:00Z</dcterms:created>
  <dcterms:modified xsi:type="dcterms:W3CDTF">2020-09-08T16:10:00Z</dcterms:modified>
</cp:coreProperties>
</file>